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6E11" w:rsidRDefault="00B76E11" w:rsidP="00B76E11">
      <w:pPr>
        <w:pStyle w:val="Title"/>
        <w:rPr>
          <w:sz w:val="32"/>
        </w:rPr>
      </w:pPr>
      <w:bookmarkStart w:id="0" w:name="_Toc526768622"/>
      <w:r w:rsidRPr="00B76E11">
        <w:rPr>
          <w:sz w:val="32"/>
        </w:rPr>
        <w:t>CM4105 Honours Project – Literature Review</w:t>
      </w:r>
      <w:bookmarkEnd w:id="0"/>
    </w:p>
    <w:p w:rsidR="00750CEE" w:rsidRPr="00750CEE" w:rsidRDefault="00750CEE" w:rsidP="00750CEE">
      <w:pPr>
        <w:pStyle w:val="Subtitle"/>
      </w:pPr>
      <w:r>
        <w:t>Jess McGowan, 1703725</w:t>
      </w:r>
    </w:p>
    <w:p w:rsidR="00B76E11" w:rsidRDefault="000A36CF" w:rsidP="00B76E11">
      <w:pPr>
        <w:pStyle w:val="Heading2"/>
      </w:pPr>
      <w:r>
        <w:t xml:space="preserve">1.0 </w:t>
      </w:r>
      <w:r w:rsidR="00B76E11">
        <w:t>Introduction</w:t>
      </w:r>
    </w:p>
    <w:p w:rsidR="00B76E11" w:rsidRDefault="00B770E2" w:rsidP="00B76E11">
      <w:pPr>
        <w:rPr>
          <w:color w:val="FF0000"/>
        </w:rPr>
      </w:pPr>
      <w:r>
        <w:rPr>
          <w:color w:val="FF0000"/>
        </w:rPr>
        <w:t>General description of topic</w:t>
      </w:r>
    </w:p>
    <w:p w:rsidR="00DE4A86" w:rsidRDefault="008170F0" w:rsidP="00DE4A86">
      <w:r>
        <w:t>Machine learning</w:t>
      </w:r>
      <w:r w:rsidR="00EF4EEC">
        <w:t xml:space="preserve"> is the practice of training a computer to make predictions, based on large-scale analysis of the past. It</w:t>
      </w:r>
      <w:r>
        <w:t xml:space="preserve"> has </w:t>
      </w:r>
      <w:proofErr w:type="gramStart"/>
      <w:r>
        <w:t>a number of</w:t>
      </w:r>
      <w:proofErr w:type="gramEnd"/>
      <w:r>
        <w:t xml:space="preserve"> applications, especially regarding text-based analysis</w:t>
      </w:r>
      <w:r w:rsidR="0098235D">
        <w:t>.</w:t>
      </w:r>
    </w:p>
    <w:p w:rsidR="00B770E2" w:rsidRDefault="00B770E2" w:rsidP="00B76E11">
      <w:pPr>
        <w:rPr>
          <w:color w:val="FF0000"/>
        </w:rPr>
      </w:pPr>
      <w:r>
        <w:rPr>
          <w:color w:val="FF0000"/>
        </w:rPr>
        <w:t>Highlight its importance</w:t>
      </w:r>
    </w:p>
    <w:p w:rsidR="00DE4A86" w:rsidRDefault="0098235D" w:rsidP="00DE4A86">
      <w:proofErr w:type="gramStart"/>
      <w:r>
        <w:t>In particular, sentiment</w:t>
      </w:r>
      <w:proofErr w:type="gramEnd"/>
      <w:r>
        <w:t xml:space="preserve"> analysis of text is an area with a wide range of uses, from marketing analysis to gauging the overall mood of the public through analysing social media posts. Due to its public nature, Twitter is an effective website to use </w:t>
      </w:r>
      <w:proofErr w:type="gramStart"/>
      <w:r>
        <w:t>in order to</w:t>
      </w:r>
      <w:proofErr w:type="gramEnd"/>
      <w:r>
        <w:t xml:space="preserve"> get large amounts of data</w:t>
      </w:r>
      <w:r w:rsidR="00072960">
        <w:t>, with each post being limited in size to 280 characters (previously 140 characters).</w:t>
      </w:r>
    </w:p>
    <w:p w:rsidR="00DE4A86" w:rsidRDefault="00B770E2" w:rsidP="00B76E11">
      <w:pPr>
        <w:rPr>
          <w:color w:val="FF0000"/>
        </w:rPr>
      </w:pPr>
      <w:r>
        <w:rPr>
          <w:color w:val="FF0000"/>
        </w:rPr>
        <w:t>A review of the literature is valuable in understanding important as</w:t>
      </w:r>
      <w:r w:rsidR="00DE4A86">
        <w:rPr>
          <w:color w:val="FF0000"/>
        </w:rPr>
        <w:t>pects of your research area</w:t>
      </w:r>
    </w:p>
    <w:p w:rsidR="00DE4A86" w:rsidRDefault="0098235D" w:rsidP="00DE4A86">
      <w:r>
        <w:t xml:space="preserve">The literature covers </w:t>
      </w:r>
      <w:r w:rsidR="00AF18EA">
        <w:t>some</w:t>
      </w:r>
      <w:r>
        <w:t xml:space="preserve"> different approaches in how to carry out this analysis, and how it can be applied to different areas</w:t>
      </w:r>
      <w:r w:rsidR="001B4B7B">
        <w:t xml:space="preserve"> such as medical research</w:t>
      </w:r>
      <w:r w:rsidR="005514C5">
        <w:t>, customer satisfaction, and politics.</w:t>
      </w:r>
      <w:r w:rsidR="00571C6A">
        <w:t xml:space="preserve"> There are also </w:t>
      </w:r>
      <w:proofErr w:type="gramStart"/>
      <w:r w:rsidR="00571C6A">
        <w:t>a number of</w:t>
      </w:r>
      <w:proofErr w:type="gramEnd"/>
      <w:r w:rsidR="00571C6A">
        <w:t xml:space="preserve"> ways to visualise the findings.</w:t>
      </w:r>
    </w:p>
    <w:p w:rsidR="00B770E2" w:rsidRDefault="00B770E2" w:rsidP="00B76E11">
      <w:pPr>
        <w:rPr>
          <w:color w:val="FF0000"/>
        </w:rPr>
      </w:pPr>
      <w:r>
        <w:rPr>
          <w:color w:val="FF0000"/>
        </w:rPr>
        <w:t>Clarify the scope of the overall organisation of the idea</w:t>
      </w:r>
    </w:p>
    <w:p w:rsidR="00DE4A86" w:rsidRDefault="001B4B7B" w:rsidP="00DE4A86">
      <w:r>
        <w:t>This review will focus on Twitter based sentiment analysis, and how it can gau</w:t>
      </w:r>
      <w:r w:rsidR="00F546F5">
        <w:t>ge public sentiment effectively.</w:t>
      </w:r>
    </w:p>
    <w:p w:rsidR="00B76E11" w:rsidRDefault="000A36CF" w:rsidP="00B76E11">
      <w:pPr>
        <w:pStyle w:val="Heading2"/>
      </w:pPr>
      <w:r>
        <w:t xml:space="preserve">2.0 </w:t>
      </w:r>
      <w:r w:rsidR="00B76E11">
        <w:t>Machine Learning</w:t>
      </w:r>
    </w:p>
    <w:p w:rsidR="00C56AED" w:rsidRPr="00C56AED" w:rsidRDefault="00C56AED" w:rsidP="00C56AED">
      <w:pPr>
        <w:rPr>
          <w:rFonts w:eastAsia="Times New Roman" w:cs="Times New Roman"/>
        </w:rPr>
      </w:pPr>
      <w:r w:rsidRPr="00C56AED">
        <w:rPr>
          <w:rFonts w:eastAsia="Times New Roman" w:cs="Times New Roman"/>
        </w:rPr>
        <w:t xml:space="preserve">Machine learning is the study of how computers can improve through experience without requiring human input (i.e. learning automatically) through the use of statistical analysis </w:t>
      </w:r>
      <w:r w:rsidRPr="00C56AED">
        <w:rPr>
          <w:rFonts w:eastAsia="Times New Roman" w:cs="Times New Roman"/>
        </w:rPr>
        <w:fldChar w:fldCharType="begin" w:fldLock="1"/>
      </w:r>
      <w:r w:rsidRPr="00C56AED">
        <w:rPr>
          <w:rFonts w:eastAsia="Times New Roman" w:cs="Times New Roman"/>
        </w:rPr>
        <w:instrText>ADDIN CSL_CITATION {"citationItems":[{"id":"ITEM-1","itemData":{"DOI":"10.1126/science.aaa8415","ISBN":"0036-8075, 0036-807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d":{"date-parts":[["2015"]]},"title":"Machine learning: Trends, perspectives, and prospects","type":"article"},"uris":["http://www.mendeley.com/documents/?uuid=438a5c07-8929-3054-a230-bd7d5c29511a"]}],"mendeley":{"formattedCitation":"(Jordan &amp; Mitchell, 2015)","plainTextFormattedCitation":"(Jordan &amp; Mitchell, 2015)","previouslyFormattedCitation":"(Jordan &amp; Mitchell, 2015)"},"properties":{"noteIndex":0},"schema":"https://github.com/citation-style-language/schema/raw/master/csl-citation.json"}</w:instrText>
      </w:r>
      <w:r w:rsidRPr="00C56AED">
        <w:rPr>
          <w:rFonts w:eastAsia="Times New Roman" w:cs="Times New Roman"/>
        </w:rPr>
        <w:fldChar w:fldCharType="separate"/>
      </w:r>
      <w:r w:rsidRPr="00C56AED">
        <w:rPr>
          <w:rFonts w:eastAsia="Times New Roman" w:cs="Times New Roman"/>
          <w:noProof/>
        </w:rPr>
        <w:t>(Jordan &amp; Mitchell, 2015)</w:t>
      </w:r>
      <w:r w:rsidRPr="00C56AED">
        <w:rPr>
          <w:rFonts w:eastAsia="Times New Roman" w:cs="Times New Roman"/>
        </w:rPr>
        <w:fldChar w:fldCharType="end"/>
      </w:r>
      <w:r w:rsidRPr="00C56AED">
        <w:rPr>
          <w:rFonts w:eastAsia="Times New Roman" w:cs="Times New Roman"/>
        </w:rPr>
        <w:t xml:space="preserve">. As such, complex analyses of big data can be processed in a much shorter </w:t>
      </w:r>
      <w:proofErr w:type="gramStart"/>
      <w:r w:rsidRPr="00C56AED">
        <w:rPr>
          <w:rFonts w:eastAsia="Times New Roman" w:cs="Times New Roman"/>
        </w:rPr>
        <w:t>period of time</w:t>
      </w:r>
      <w:proofErr w:type="gramEnd"/>
      <w:r w:rsidRPr="00C56AED">
        <w:rPr>
          <w:rFonts w:eastAsia="Times New Roman" w:cs="Times New Roman"/>
        </w:rPr>
        <w:t>, compared to how long the process would take to complete manually.</w:t>
      </w:r>
    </w:p>
    <w:p w:rsidR="00EA37B2" w:rsidRDefault="000A36CF" w:rsidP="00EA37B2">
      <w:pPr>
        <w:pStyle w:val="Heading3"/>
      </w:pPr>
      <w:r>
        <w:t xml:space="preserve">2.1 </w:t>
      </w:r>
      <w:r w:rsidR="00EA37B2">
        <w:t>Natural Language Processing</w:t>
      </w:r>
    </w:p>
    <w:p w:rsidR="00CF44E6" w:rsidRDefault="00C56AED" w:rsidP="00CF44E6">
      <w:r w:rsidRPr="00C56AED">
        <w:rPr>
          <w:rFonts w:eastAsia="Times New Roman" w:cs="Times New Roman"/>
        </w:rPr>
        <w:t xml:space="preserve">Natural Language Processing (NLP) is the area of research aimed at investigating how computers can learn how to understand natural language in text or speech </w:t>
      </w:r>
      <w:r w:rsidRPr="00C56AED">
        <w:rPr>
          <w:rFonts w:eastAsia="Times New Roman" w:cs="Times New Roman"/>
        </w:rPr>
        <w:fldChar w:fldCharType="begin" w:fldLock="1"/>
      </w:r>
      <w:r w:rsidRPr="00C56AED">
        <w:rPr>
          <w:rFonts w:eastAsia="Times New Roman" w:cs="Times New Roman"/>
        </w:rPr>
        <w:instrText>ADDIN CSL_CITATION {"citationItems":[{"id":"ITEM-1","itemData":{"DOI":"10.1002/aris.1440370103","ISBN":"8789809289","ISSN":"00664200","PMID":"25160248","abstract":"We characterise and enumerate permutations that are sortable by n-4 passes through a stack. We conjecture the number of permutations sortable by n-5 passes, and also the form of a formula for the general case n-k, which involves a polynomial expression.","author":[{"dropping-particle":"","family":"Chowdhury","given":"Gobinda G.","non-dropping-particle":"","parse-names":false,"suffix":""}],"container-title":"Annual Review of Information Science and Technology","id":"ITEM-1","issued":{"date-parts":[["2005"]]},"title":"Natural language processing","type":"article-journal"},"uris":["http://www.mendeley.com/documents/?uuid=f5019750-bee8-393d-b77d-3213dc8e12a0"]}],"mendeley":{"formattedCitation":"(Chowdhury, 2005)","plainTextFormattedCitation":"(Chowdhury, 2005)"},"properties":{"noteIndex":0},"schema":"https://github.com/citation-style-language/schema/raw/master/csl-citation.json"}</w:instrText>
      </w:r>
      <w:r w:rsidRPr="00C56AED">
        <w:rPr>
          <w:rFonts w:eastAsia="Times New Roman" w:cs="Times New Roman"/>
        </w:rPr>
        <w:fldChar w:fldCharType="separate"/>
      </w:r>
      <w:r w:rsidRPr="00C56AED">
        <w:rPr>
          <w:rFonts w:eastAsia="Times New Roman" w:cs="Times New Roman"/>
          <w:noProof/>
        </w:rPr>
        <w:t>(Chowdhury, 2005)</w:t>
      </w:r>
      <w:r w:rsidRPr="00C56AED">
        <w:rPr>
          <w:rFonts w:eastAsia="Times New Roman" w:cs="Times New Roman"/>
        </w:rPr>
        <w:fldChar w:fldCharType="end"/>
      </w:r>
      <w:r w:rsidRPr="00C56AED">
        <w:rPr>
          <w:rFonts w:eastAsia="Times New Roman" w:cs="Times New Roman"/>
        </w:rPr>
        <w:t xml:space="preserve">, and as a result, can build computer systems that can use NLP to complete tasks, as opposed to requiring input in a specific programming language. </w:t>
      </w:r>
      <w:bookmarkStart w:id="1" w:name="_GoBack"/>
      <w:bookmarkEnd w:id="1"/>
    </w:p>
    <w:p w:rsidR="00CF44E6" w:rsidRPr="00CF44E6" w:rsidRDefault="00CF44E6" w:rsidP="00CF44E6">
      <w:pPr>
        <w:pStyle w:val="Heading3"/>
      </w:pPr>
      <w:r>
        <w:t>2.1.1 NLTK</w:t>
      </w:r>
    </w:p>
    <w:p w:rsidR="00EA37B2" w:rsidRPr="00EA37B2" w:rsidRDefault="00EA37B2" w:rsidP="00EA37B2"/>
    <w:p w:rsidR="000A36CF" w:rsidRDefault="000A36CF" w:rsidP="00CF44E6">
      <w:pPr>
        <w:pStyle w:val="Heading3"/>
      </w:pPr>
      <w:r>
        <w:t>2.</w:t>
      </w:r>
      <w:r w:rsidR="00CF44E6">
        <w:t>1.</w:t>
      </w:r>
      <w:r>
        <w:t xml:space="preserve">2 </w:t>
      </w:r>
      <w:proofErr w:type="spellStart"/>
      <w:r w:rsidR="0052128E">
        <w:t>spaCy</w:t>
      </w:r>
      <w:proofErr w:type="spellEnd"/>
    </w:p>
    <w:p w:rsidR="00CF44E6" w:rsidRPr="00CF44E6" w:rsidRDefault="00CF44E6" w:rsidP="00CF44E6"/>
    <w:p w:rsidR="000A36CF" w:rsidRDefault="000A36CF" w:rsidP="000A36CF">
      <w:pPr>
        <w:pStyle w:val="Heading3"/>
      </w:pPr>
      <w:r>
        <w:t>2</w:t>
      </w:r>
      <w:r w:rsidR="00CF44E6">
        <w:t>.2</w:t>
      </w:r>
      <w:r>
        <w:t xml:space="preserve"> Sentiment Analysis</w:t>
      </w:r>
    </w:p>
    <w:p w:rsidR="000A36CF" w:rsidRPr="006653FD" w:rsidRDefault="000A36CF" w:rsidP="000A36CF">
      <w:r>
        <w:t xml:space="preserve">As part of natural language processing, sentiment analysis is used to detect whether the sample text is positive, negative or neutral. This analysis is based on the polarity of the words used, </w:t>
      </w:r>
      <w:r w:rsidR="00B03F3E">
        <w:t>which comes from a lexicon. The lexicon can either be a general one, or it can be specifically designed for an analysis where common terms can have a different sentiment polarity compared to general usage.</w:t>
      </w:r>
    </w:p>
    <w:p w:rsidR="00B76E11" w:rsidRPr="00B76E11" w:rsidRDefault="000A36CF" w:rsidP="00B76E11">
      <w:pPr>
        <w:pStyle w:val="Heading2"/>
      </w:pPr>
      <w:r>
        <w:t xml:space="preserve">3.0 </w:t>
      </w:r>
      <w:r w:rsidR="00E24837">
        <w:t>Twitter</w:t>
      </w:r>
    </w:p>
    <w:p w:rsidR="00B76E11" w:rsidRPr="00B76E11" w:rsidRDefault="00310D7E" w:rsidP="00B76E11">
      <w:r>
        <w:t>Twitter is a popular social media network</w:t>
      </w:r>
      <w:r w:rsidR="00EF3987">
        <w:t>, with a focus on microblogging</w:t>
      </w:r>
      <w:r>
        <w:t>.</w:t>
      </w:r>
      <w:r w:rsidR="00EF3987">
        <w:t xml:space="preserve"> It launched in 2006. </w:t>
      </w:r>
      <w:r>
        <w:t xml:space="preserve"> </w:t>
      </w:r>
    </w:p>
    <w:p w:rsidR="00B76E11" w:rsidRDefault="000A36CF" w:rsidP="00764470">
      <w:pPr>
        <w:pStyle w:val="Heading3"/>
      </w:pPr>
      <w:r>
        <w:lastRenderedPageBreak/>
        <w:t xml:space="preserve">3.1 </w:t>
      </w:r>
      <w:r w:rsidR="00764470">
        <w:t>Twitter Sentiment Analysis</w:t>
      </w:r>
    </w:p>
    <w:p w:rsidR="00764470" w:rsidRDefault="00C975B4" w:rsidP="00017571">
      <w:pPr>
        <w:pStyle w:val="NoSpacing"/>
      </w:pPr>
      <w:r>
        <w:t>T</w:t>
      </w:r>
      <w:r w:rsidR="00D14516">
        <w:t xml:space="preserve">here have been a number of </w:t>
      </w:r>
      <w:r w:rsidR="00D14516" w:rsidRPr="00017571">
        <w:t xml:space="preserve">previous studies regarding sentiment analysis of Tweets </w:t>
      </w:r>
      <w:sdt>
        <w:sdtPr>
          <w:id w:val="-2054220432"/>
          <w:citation/>
        </w:sdtPr>
        <w:sdtEndPr/>
        <w:sdtContent>
          <w:r w:rsidR="00D14516" w:rsidRPr="00017571">
            <w:fldChar w:fldCharType="begin"/>
          </w:r>
          <w:r w:rsidR="00D14516" w:rsidRPr="00017571">
            <w:instrText xml:space="preserve"> CITATION agarwal-xie-2011-sentiment-analysis-of-twitter-data \l 2057 </w:instrText>
          </w:r>
          <w:r w:rsidR="00D14516" w:rsidRPr="00017571">
            <w:fldChar w:fldCharType="separate"/>
          </w:r>
          <w:r w:rsidR="00266D42" w:rsidRPr="00017571">
            <w:t>(Agarwal, et al., 2011)</w:t>
          </w:r>
          <w:r w:rsidR="00D14516" w:rsidRPr="00017571">
            <w:fldChar w:fldCharType="end"/>
          </w:r>
        </w:sdtContent>
      </w:sdt>
      <w:r w:rsidR="00D14516" w:rsidRPr="00017571">
        <w:t xml:space="preserve">, </w:t>
      </w:r>
      <w:sdt>
        <w:sdtPr>
          <w:id w:val="-315570056"/>
          <w:citation/>
        </w:sdtPr>
        <w:sdtEndPr/>
        <w:sdtContent>
          <w:r w:rsidR="00D14516" w:rsidRPr="00017571">
            <w:fldChar w:fldCharType="begin"/>
          </w:r>
          <w:r w:rsidR="00D14516" w:rsidRPr="00017571">
            <w:instrText xml:space="preserve"> CITATION go-bhayani-twitter-sentiment-classification-using-distant-supervision \l 2057 </w:instrText>
          </w:r>
          <w:r w:rsidR="00D14516" w:rsidRPr="00017571">
            <w:fldChar w:fldCharType="separate"/>
          </w:r>
          <w:r w:rsidR="00266D42" w:rsidRPr="00017571">
            <w:t>(Go, et al., n.d.)</w:t>
          </w:r>
          <w:r w:rsidR="00D14516" w:rsidRPr="00017571">
            <w:fldChar w:fldCharType="end"/>
          </w:r>
        </w:sdtContent>
      </w:sdt>
      <w:r w:rsidR="00D14516" w:rsidRPr="00017571">
        <w:t xml:space="preserve">, </w:t>
      </w:r>
      <w:sdt>
        <w:sdtPr>
          <w:id w:val="179939337"/>
          <w:citation/>
        </w:sdtPr>
        <w:sdtEndPr/>
        <w:sdtContent>
          <w:r w:rsidR="00D14516" w:rsidRPr="00017571">
            <w:fldChar w:fldCharType="begin"/>
          </w:r>
          <w:r w:rsidR="00D14516" w:rsidRPr="00017571">
            <w:instrText xml:space="preserve"> CITATION hao-rohrdantz-2011-visual-sentiment-analysis-on-twitter-data-streams \l 2057 </w:instrText>
          </w:r>
          <w:r w:rsidR="00D14516" w:rsidRPr="00017571">
            <w:fldChar w:fldCharType="separate"/>
          </w:r>
          <w:r w:rsidR="00266D42" w:rsidRPr="00017571">
            <w:t>(Hao, et al., 2011)</w:t>
          </w:r>
          <w:r w:rsidR="00D14516" w:rsidRPr="00017571">
            <w:fldChar w:fldCharType="end"/>
          </w:r>
        </w:sdtContent>
      </w:sdt>
      <w:r w:rsidR="00D14516" w:rsidRPr="00017571">
        <w:t xml:space="preserve">, </w:t>
      </w:r>
      <w:sdt>
        <w:sdtPr>
          <w:id w:val="-1851323194"/>
          <w:citation/>
        </w:sdtPr>
        <w:sdtEndPr/>
        <w:sdtContent>
          <w:r w:rsidR="00D14516" w:rsidRPr="00017571">
            <w:fldChar w:fldCharType="begin"/>
          </w:r>
          <w:r w:rsidR="00D14516" w:rsidRPr="00017571">
            <w:instrText xml:space="preserve"> CITATION kouloumpis-wilson-twitter-sentiment-analysis:-the-good-the-bad-and-the-omg! \l 2057 </w:instrText>
          </w:r>
          <w:r w:rsidR="00D14516" w:rsidRPr="00017571">
            <w:fldChar w:fldCharType="separate"/>
          </w:r>
          <w:r w:rsidR="00266D42" w:rsidRPr="00017571">
            <w:t>(Kouloumpis, et al., n.d.)</w:t>
          </w:r>
          <w:r w:rsidR="00D14516" w:rsidRPr="00017571">
            <w:fldChar w:fldCharType="end"/>
          </w:r>
        </w:sdtContent>
      </w:sdt>
      <w:r w:rsidR="00D14516">
        <w:t xml:space="preserve"> amongst others.</w:t>
      </w:r>
      <w:r>
        <w:t xml:space="preserve"> </w:t>
      </w:r>
    </w:p>
    <w:p w:rsidR="000A36CF" w:rsidRPr="00764470" w:rsidRDefault="000A36CF" w:rsidP="00017571">
      <w:pPr>
        <w:pStyle w:val="NoSpacing"/>
      </w:pPr>
    </w:p>
    <w:p w:rsidR="000A36CF" w:rsidRDefault="000A36CF" w:rsidP="00D41F3C">
      <w:pPr>
        <w:pStyle w:val="Heading2"/>
        <w:tabs>
          <w:tab w:val="center" w:pos="4513"/>
        </w:tabs>
      </w:pPr>
      <w:r>
        <w:t xml:space="preserve">4.0 </w:t>
      </w:r>
      <w:r w:rsidR="00B76E11">
        <w:t>Web Data Visualisation Techniques</w:t>
      </w:r>
    </w:p>
    <w:p w:rsidR="00B76E11" w:rsidRDefault="00CF44E6" w:rsidP="00CF44E6">
      <w:r>
        <w:t>(methodological – different libraries/toolkits)</w:t>
      </w:r>
      <w:r w:rsidR="00D41F3C">
        <w:tab/>
      </w:r>
    </w:p>
    <w:p w:rsidR="00D41F3C" w:rsidRDefault="000A36CF" w:rsidP="00D41F3C">
      <w:pPr>
        <w:pStyle w:val="Heading3"/>
      </w:pPr>
      <w:r>
        <w:t xml:space="preserve">4.1 </w:t>
      </w:r>
      <w:r w:rsidR="00D41F3C">
        <w:t>D3.js</w:t>
      </w:r>
    </w:p>
    <w:p w:rsidR="00D41F3C" w:rsidRPr="00D41F3C" w:rsidRDefault="00D41F3C" w:rsidP="00D41F3C"/>
    <w:p w:rsidR="00102D84" w:rsidRDefault="00102D84" w:rsidP="00102D84"/>
    <w:p w:rsidR="00102D84" w:rsidRDefault="000A36CF" w:rsidP="00102D84">
      <w:pPr>
        <w:pStyle w:val="Heading2"/>
      </w:pPr>
      <w:r>
        <w:t xml:space="preserve">5.0 </w:t>
      </w:r>
      <w:r w:rsidR="00102D84">
        <w:t>Mainstream Media Impact on Social Media</w:t>
      </w:r>
    </w:p>
    <w:p w:rsidR="0029750F" w:rsidRDefault="00F8662B" w:rsidP="0029750F">
      <w:r>
        <w:t>(theoretical)</w:t>
      </w:r>
    </w:p>
    <w:p w:rsidR="0029750F" w:rsidRPr="0029750F" w:rsidRDefault="000A36CF" w:rsidP="0029750F">
      <w:pPr>
        <w:pStyle w:val="Heading2"/>
      </w:pPr>
      <w:r>
        <w:t xml:space="preserve">6.0 </w:t>
      </w:r>
      <w:r w:rsidR="00B770E2">
        <w:t xml:space="preserve">Summary and Project </w:t>
      </w:r>
      <w:r w:rsidR="0029750F">
        <w:t>Objectives</w:t>
      </w:r>
    </w:p>
    <w:p w:rsidR="00B76E11" w:rsidRPr="00B76E11" w:rsidRDefault="00360FF8" w:rsidP="00B76E11">
      <w:r w:rsidRPr="00360FF8">
        <w:t>"Can machine learning algori</w:t>
      </w:r>
      <w:r>
        <w:t>thms measure the impact of main</w:t>
      </w:r>
      <w:r w:rsidRPr="00360FF8">
        <w:t>st</w:t>
      </w:r>
      <w:r>
        <w:t>r</w:t>
      </w:r>
      <w:r w:rsidRPr="00360FF8">
        <w:t>eam media effect</w:t>
      </w:r>
      <w:r>
        <w:t>s on</w:t>
      </w:r>
      <w:r w:rsidRPr="00360FF8">
        <w:t xml:space="preserve"> social media sentiment?"</w:t>
      </w:r>
    </w:p>
    <w:p w:rsidR="00580498" w:rsidRDefault="00580498">
      <w:r>
        <w:br w:type="page"/>
      </w:r>
    </w:p>
    <w:sdt>
      <w:sdtPr>
        <w:rPr>
          <w:rFonts w:asciiTheme="minorHAnsi" w:eastAsiaTheme="minorHAnsi" w:hAnsiTheme="minorHAnsi" w:cstheme="minorBidi"/>
          <w:color w:val="auto"/>
          <w:sz w:val="22"/>
          <w:szCs w:val="22"/>
        </w:rPr>
        <w:id w:val="-46917074"/>
        <w:docPartObj>
          <w:docPartGallery w:val="Bibliographies"/>
          <w:docPartUnique/>
        </w:docPartObj>
      </w:sdtPr>
      <w:sdtEndPr/>
      <w:sdtContent>
        <w:p w:rsidR="00580498" w:rsidRDefault="00580498">
          <w:pPr>
            <w:pStyle w:val="Heading1"/>
          </w:pPr>
          <w:r>
            <w:t>References</w:t>
          </w:r>
        </w:p>
        <w:sdt>
          <w:sdtPr>
            <w:id w:val="-573587230"/>
            <w:bibliography/>
          </w:sdtPr>
          <w:sdtEndPr/>
          <w:sdtContent>
            <w:p w:rsidR="00266D42" w:rsidRDefault="00580498" w:rsidP="00266D42">
              <w:pPr>
                <w:pStyle w:val="Bibliography"/>
                <w:rPr>
                  <w:noProof/>
                  <w:sz w:val="24"/>
                  <w:szCs w:val="24"/>
                </w:rPr>
              </w:pPr>
              <w:r>
                <w:fldChar w:fldCharType="begin"/>
              </w:r>
              <w:r>
                <w:instrText xml:space="preserve"> BIBLIOGRAPHY </w:instrText>
              </w:r>
              <w:r>
                <w:fldChar w:fldCharType="separate"/>
              </w:r>
              <w:r w:rsidR="00266D42">
                <w:rPr>
                  <w:noProof/>
                </w:rPr>
                <w:t xml:space="preserve">Agarwal, A. et al., 2011. </w:t>
              </w:r>
              <w:r w:rsidR="00266D42">
                <w:rPr>
                  <w:i/>
                  <w:iCs/>
                  <w:noProof/>
                </w:rPr>
                <w:t xml:space="preserve">Sentiment Analysis of Twitter Data, </w:t>
              </w:r>
              <w:r w:rsidR="00266D42">
                <w:rPr>
                  <w:noProof/>
                </w:rPr>
                <w:t>s.l.: Association for Computational Linguistics.</w:t>
              </w:r>
            </w:p>
            <w:p w:rsidR="00266D42" w:rsidRDefault="00266D42" w:rsidP="00266D42">
              <w:pPr>
                <w:pStyle w:val="Bibliography"/>
                <w:rPr>
                  <w:noProof/>
                </w:rPr>
              </w:pPr>
              <w:r>
                <w:rPr>
                  <w:noProof/>
                </w:rPr>
                <w:t xml:space="preserve">Agrawal, R., Anirudh, K., Dai, X. &amp; Andres, F., n.d. Challenges and Opportunities with Big Data Visualization. </w:t>
              </w:r>
            </w:p>
            <w:p w:rsidR="00266D42" w:rsidRDefault="00266D42" w:rsidP="00266D42">
              <w:pPr>
                <w:pStyle w:val="Bibliography"/>
                <w:rPr>
                  <w:noProof/>
                </w:rPr>
              </w:pPr>
              <w:r>
                <w:rPr>
                  <w:noProof/>
                </w:rPr>
                <w:t xml:space="preserve">Allcott, H. &amp; Gentzkow, M., 2017. Social Media and Fake News in the 2016 Election. </w:t>
              </w:r>
              <w:r>
                <w:rPr>
                  <w:i/>
                  <w:iCs/>
                  <w:noProof/>
                </w:rPr>
                <w:t>Journal of Economic Perspectives.</w:t>
              </w:r>
            </w:p>
            <w:p w:rsidR="00266D42" w:rsidRDefault="00266D42" w:rsidP="00266D42">
              <w:pPr>
                <w:pStyle w:val="Bibliography"/>
                <w:rPr>
                  <w:noProof/>
                </w:rPr>
              </w:pPr>
              <w:r>
                <w:rPr>
                  <w:noProof/>
                </w:rPr>
                <w:t xml:space="preserve">Anon., n.d. Twitter_and_Society_%282014%29. </w:t>
              </w:r>
            </w:p>
            <w:p w:rsidR="00266D42" w:rsidRDefault="00266D42" w:rsidP="00266D42">
              <w:pPr>
                <w:pStyle w:val="Bibliography"/>
                <w:rPr>
                  <w:noProof/>
                </w:rPr>
              </w:pPr>
              <w:r>
                <w:rPr>
                  <w:noProof/>
                </w:rPr>
                <w:t xml:space="preserve">Atefeh, F. &amp; Khreich, W., 2015. </w:t>
              </w:r>
              <w:r>
                <w:rPr>
                  <w:i/>
                  <w:iCs/>
                  <w:noProof/>
                </w:rPr>
                <w:t xml:space="preserve">A SURVEY OF TECHNIQUES FOR EVENT DETECTION IN TWITTER, </w:t>
              </w:r>
              <w:r>
                <w:rPr>
                  <w:noProof/>
                </w:rPr>
                <w:t>s.l.: s.n.</w:t>
              </w:r>
            </w:p>
            <w:p w:rsidR="00266D42" w:rsidRDefault="00266D42" w:rsidP="00266D42">
              <w:pPr>
                <w:pStyle w:val="Bibliography"/>
                <w:rPr>
                  <w:noProof/>
                </w:rPr>
              </w:pPr>
              <w:r>
                <w:rPr>
                  <w:noProof/>
                </w:rPr>
                <w:t xml:space="preserve">Bandhakavi, A., Wiratunga, N., Massie, S. &amp; Padmanabhan, D., 2017. Lexicon Generation for Emotion Detection from Text. </w:t>
              </w:r>
              <w:r>
                <w:rPr>
                  <w:i/>
                  <w:iCs/>
                  <w:noProof/>
                </w:rPr>
                <w:t>IEEE Intelligent Systems.</w:t>
              </w:r>
            </w:p>
            <w:p w:rsidR="00266D42" w:rsidRDefault="00266D42" w:rsidP="00266D42">
              <w:pPr>
                <w:pStyle w:val="Bibliography"/>
                <w:rPr>
                  <w:noProof/>
                </w:rPr>
              </w:pPr>
              <w:r>
                <w:rPr>
                  <w:noProof/>
                </w:rPr>
                <w:t xml:space="preserve">Buja, A., Mcdonald, J. A., Michalak, J. &amp; Bellcore, W. S., n.d. </w:t>
              </w:r>
              <w:r>
                <w:rPr>
                  <w:i/>
                  <w:iCs/>
                  <w:noProof/>
                </w:rPr>
                <w:t xml:space="preserve">Interactive Data Visualization using Focusing and Linking, </w:t>
              </w:r>
              <w:r>
                <w:rPr>
                  <w:noProof/>
                </w:rPr>
                <w:t>s.l.: s.n.</w:t>
              </w:r>
            </w:p>
            <w:p w:rsidR="00266D42" w:rsidRDefault="00266D42" w:rsidP="00266D42">
              <w:pPr>
                <w:pStyle w:val="Bibliography"/>
                <w:rPr>
                  <w:noProof/>
                </w:rPr>
              </w:pPr>
              <w:r>
                <w:rPr>
                  <w:noProof/>
                </w:rPr>
                <w:t xml:space="preserve">Burnap, P. et al., 2016. 140 characters to victory?: Using Twitter to predict the UK 2015 General Election. </w:t>
              </w:r>
              <w:r>
                <w:rPr>
                  <w:i/>
                  <w:iCs/>
                  <w:noProof/>
                </w:rPr>
                <w:t>Electoral Studies.</w:t>
              </w:r>
            </w:p>
            <w:p w:rsidR="00266D42" w:rsidRDefault="00266D42" w:rsidP="00266D42">
              <w:pPr>
                <w:pStyle w:val="Bibliography"/>
                <w:rPr>
                  <w:noProof/>
                </w:rPr>
              </w:pPr>
              <w:r>
                <w:rPr>
                  <w:noProof/>
                </w:rPr>
                <w:t xml:space="preserve">By, S., Garg, P. &amp; Bassi, V., 2016. </w:t>
              </w:r>
              <w:r>
                <w:rPr>
                  <w:i/>
                  <w:iCs/>
                  <w:noProof/>
                </w:rPr>
                <w:t xml:space="preserve">Sentiment Analysis of Twitter Data using NLTK in Python, </w:t>
              </w:r>
              <w:r>
                <w:rPr>
                  <w:noProof/>
                </w:rPr>
                <w:t>s.l.: s.n.</w:t>
              </w:r>
            </w:p>
            <w:p w:rsidR="00266D42" w:rsidRDefault="00266D42" w:rsidP="00266D42">
              <w:pPr>
                <w:pStyle w:val="Bibliography"/>
                <w:rPr>
                  <w:noProof/>
                </w:rPr>
              </w:pPr>
              <w:r>
                <w:rPr>
                  <w:noProof/>
                </w:rPr>
                <w:t xml:space="preserve">Conway, B. A., Kenski, K. &amp; Wang, D., 2015. The Rise of Twitter in the Political Campaign: Searching for Intermedia Agenda-Setting Effects in the Presidential Primary. </w:t>
              </w:r>
              <w:r>
                <w:rPr>
                  <w:i/>
                  <w:iCs/>
                  <w:noProof/>
                </w:rPr>
                <w:t>Journal of Computer-Mediated Communication.</w:t>
              </w:r>
            </w:p>
            <w:p w:rsidR="00266D42" w:rsidRDefault="00266D42" w:rsidP="00266D42">
              <w:pPr>
                <w:pStyle w:val="Bibliography"/>
                <w:rPr>
                  <w:noProof/>
                </w:rPr>
              </w:pPr>
              <w:r>
                <w:rPr>
                  <w:noProof/>
                </w:rPr>
                <w:t xml:space="preserve">D3, 2018. </w:t>
              </w:r>
              <w:r>
                <w:rPr>
                  <w:i/>
                  <w:iCs/>
                  <w:noProof/>
                </w:rPr>
                <w:t xml:space="preserve">D3 API Reference. </w:t>
              </w:r>
              <w:r>
                <w:rPr>
                  <w:noProof/>
                </w:rPr>
                <w:t xml:space="preserve">[Online] </w:t>
              </w:r>
              <w:r>
                <w:rPr>
                  <w:noProof/>
                </w:rPr>
                <w:br/>
                <w:t xml:space="preserve">Available at: </w:t>
              </w:r>
              <w:r>
                <w:rPr>
                  <w:noProof/>
                  <w:u w:val="single"/>
                </w:rPr>
                <w:t>https://github.com/d3/d3/blob/master/API.md</w:t>
              </w:r>
              <w:r>
                <w:rPr>
                  <w:noProof/>
                </w:rPr>
                <w:br/>
                <w:t>[Accessed 9 October 2018].</w:t>
              </w:r>
            </w:p>
            <w:p w:rsidR="00266D42" w:rsidRDefault="00266D42" w:rsidP="00266D42">
              <w:pPr>
                <w:pStyle w:val="Bibliography"/>
                <w:rPr>
                  <w:noProof/>
                </w:rPr>
              </w:pPr>
              <w:r>
                <w:rPr>
                  <w:noProof/>
                </w:rPr>
                <w:t xml:space="preserve">Diakopoulos, N., Naaman, M. &amp; Kivran-Swaine, F., 2010. </w:t>
              </w:r>
              <w:r>
                <w:rPr>
                  <w:i/>
                  <w:iCs/>
                  <w:noProof/>
                </w:rPr>
                <w:t xml:space="preserve">Diamonds in the rough: Social media visual analytics for journalistic inquiry. </w:t>
              </w:r>
              <w:r>
                <w:rPr>
                  <w:noProof/>
                </w:rPr>
                <w:t>s.l., s.n.</w:t>
              </w:r>
            </w:p>
            <w:p w:rsidR="00266D42" w:rsidRDefault="00266D42" w:rsidP="00266D42">
              <w:pPr>
                <w:pStyle w:val="Bibliography"/>
                <w:rPr>
                  <w:noProof/>
                </w:rPr>
              </w:pPr>
              <w:r>
                <w:rPr>
                  <w:noProof/>
                </w:rPr>
                <w:t xml:space="preserve">Go, A., Bhayani, R. &amp; Huang, L., n.d. </w:t>
              </w:r>
              <w:r>
                <w:rPr>
                  <w:i/>
                  <w:iCs/>
                  <w:noProof/>
                </w:rPr>
                <w:t xml:space="preserve">Twitter Sentiment Classification using Distant Supervision, </w:t>
              </w:r>
              <w:r>
                <w:rPr>
                  <w:noProof/>
                </w:rPr>
                <w:t>s.l.: s.n.</w:t>
              </w:r>
            </w:p>
            <w:p w:rsidR="00266D42" w:rsidRDefault="00266D42" w:rsidP="00266D42">
              <w:pPr>
                <w:pStyle w:val="Bibliography"/>
                <w:rPr>
                  <w:noProof/>
                </w:rPr>
              </w:pPr>
              <w:r>
                <w:rPr>
                  <w:noProof/>
                </w:rPr>
                <w:t xml:space="preserve">Hao, M. et al., 2011. </w:t>
              </w:r>
              <w:r>
                <w:rPr>
                  <w:i/>
                  <w:iCs/>
                  <w:noProof/>
                </w:rPr>
                <w:t xml:space="preserve">Visual sentiment analysis on twitter data streams. </w:t>
              </w:r>
              <w:r>
                <w:rPr>
                  <w:noProof/>
                </w:rPr>
                <w:t>s.l., s.n.</w:t>
              </w:r>
            </w:p>
            <w:p w:rsidR="00266D42" w:rsidRDefault="00266D42" w:rsidP="00266D42">
              <w:pPr>
                <w:pStyle w:val="Bibliography"/>
                <w:rPr>
                  <w:noProof/>
                </w:rPr>
              </w:pPr>
              <w:r>
                <w:rPr>
                  <w:noProof/>
                </w:rPr>
                <w:t xml:space="preserve">Hürlimann, M. et al., 2016. </w:t>
              </w:r>
              <w:r>
                <w:rPr>
                  <w:i/>
                  <w:iCs/>
                  <w:noProof/>
                </w:rPr>
                <w:t xml:space="preserve">A Twitter Sentiment Gold Standard for the Brexit Referendum. </w:t>
              </w:r>
              <w:r>
                <w:rPr>
                  <w:noProof/>
                </w:rPr>
                <w:t>s.l., s.n.</w:t>
              </w:r>
            </w:p>
            <w:p w:rsidR="00266D42" w:rsidRDefault="00266D42" w:rsidP="00266D42">
              <w:pPr>
                <w:pStyle w:val="Bibliography"/>
                <w:rPr>
                  <w:noProof/>
                </w:rPr>
              </w:pPr>
              <w:r>
                <w:rPr>
                  <w:noProof/>
                </w:rPr>
                <w:t xml:space="preserve">Hutto, C. J. &amp; Gilbert, E., 2014. </w:t>
              </w:r>
              <w:r>
                <w:rPr>
                  <w:i/>
                  <w:iCs/>
                  <w:noProof/>
                </w:rPr>
                <w:t xml:space="preserve">VADER: A Parsimonious Rule-based Model for Sentiment Analysis of Social Media Text, </w:t>
              </w:r>
              <w:r>
                <w:rPr>
                  <w:noProof/>
                </w:rPr>
                <w:t>s.l.: s.n.</w:t>
              </w:r>
            </w:p>
            <w:p w:rsidR="00266D42" w:rsidRDefault="00266D42" w:rsidP="00266D42">
              <w:pPr>
                <w:pStyle w:val="Bibliography"/>
                <w:rPr>
                  <w:noProof/>
                </w:rPr>
              </w:pPr>
              <w:r>
                <w:rPr>
                  <w:noProof/>
                </w:rPr>
                <w:t xml:space="preserve">Java, A., Song, X., Finin, T. &amp; Tseng, B., 2007. </w:t>
              </w:r>
              <w:r>
                <w:rPr>
                  <w:i/>
                  <w:iCs/>
                  <w:noProof/>
                </w:rPr>
                <w:t xml:space="preserve">Why We Twitter: Understanding Microblogging Usage and Communities, </w:t>
              </w:r>
              <w:r>
                <w:rPr>
                  <w:noProof/>
                </w:rPr>
                <w:t>s.l.: s.n.</w:t>
              </w:r>
            </w:p>
            <w:p w:rsidR="00266D42" w:rsidRDefault="00266D42" w:rsidP="00266D42">
              <w:pPr>
                <w:pStyle w:val="Bibliography"/>
                <w:rPr>
                  <w:noProof/>
                </w:rPr>
              </w:pPr>
              <w:r>
                <w:rPr>
                  <w:noProof/>
                </w:rPr>
                <w:t xml:space="preserve">Jordan, M. I. &amp; Mitchell, T. M., 2015. </w:t>
              </w:r>
              <w:r>
                <w:rPr>
                  <w:i/>
                  <w:iCs/>
                  <w:noProof/>
                </w:rPr>
                <w:t xml:space="preserve">Machine learning: Trends, perspectives, and prospects. </w:t>
              </w:r>
              <w:r>
                <w:rPr>
                  <w:noProof/>
                </w:rPr>
                <w:t>s.l.:s.n.</w:t>
              </w:r>
            </w:p>
            <w:p w:rsidR="00266D42" w:rsidRDefault="00266D42" w:rsidP="00266D42">
              <w:pPr>
                <w:pStyle w:val="Bibliography"/>
                <w:rPr>
                  <w:noProof/>
                </w:rPr>
              </w:pPr>
              <w:r>
                <w:rPr>
                  <w:noProof/>
                </w:rPr>
                <w:t xml:space="preserve">Kiritchenko, S., Zhu, X. &amp; Mohammad, S. M., 2014. Sentiment analysis of short informal texts. </w:t>
              </w:r>
              <w:r>
                <w:rPr>
                  <w:i/>
                  <w:iCs/>
                  <w:noProof/>
                </w:rPr>
                <w:t>Journal of Artificial Intelligence Research.</w:t>
              </w:r>
            </w:p>
            <w:p w:rsidR="00266D42" w:rsidRDefault="00266D42" w:rsidP="00266D42">
              <w:pPr>
                <w:pStyle w:val="Bibliography"/>
                <w:rPr>
                  <w:noProof/>
                </w:rPr>
              </w:pPr>
              <w:r>
                <w:rPr>
                  <w:noProof/>
                </w:rPr>
                <w:lastRenderedPageBreak/>
                <w:t xml:space="preserve">Kouloumpis, E., Wilson, T. &amp; Moore, J., n.d. </w:t>
              </w:r>
              <w:r>
                <w:rPr>
                  <w:i/>
                  <w:iCs/>
                  <w:noProof/>
                </w:rPr>
                <w:t xml:space="preserve">Twitter Sentiment Analysis: The Good the Bad and the OMG!, </w:t>
              </w:r>
              <w:r>
                <w:rPr>
                  <w:noProof/>
                </w:rPr>
                <w:t>s.l.: s.n.</w:t>
              </w:r>
            </w:p>
            <w:p w:rsidR="00266D42" w:rsidRDefault="00266D42" w:rsidP="00266D42">
              <w:pPr>
                <w:pStyle w:val="Bibliography"/>
                <w:rPr>
                  <w:noProof/>
                </w:rPr>
              </w:pPr>
              <w:r>
                <w:rPr>
                  <w:noProof/>
                </w:rPr>
                <w:t xml:space="preserve">Kumar, S., Morstatter, F. &amp; Liu, H., 2013. </w:t>
              </w:r>
              <w:r>
                <w:rPr>
                  <w:i/>
                  <w:iCs/>
                  <w:noProof/>
                </w:rPr>
                <w:t xml:space="preserve">Twitter Data Analytics. </w:t>
              </w:r>
              <w:r>
                <w:rPr>
                  <w:noProof/>
                </w:rPr>
                <w:t>s.l.:s.n.</w:t>
              </w:r>
            </w:p>
            <w:p w:rsidR="00266D42" w:rsidRDefault="00266D42" w:rsidP="00266D42">
              <w:pPr>
                <w:pStyle w:val="Bibliography"/>
                <w:rPr>
                  <w:noProof/>
                </w:rPr>
              </w:pPr>
              <w:r>
                <w:rPr>
                  <w:noProof/>
                </w:rPr>
                <w:t xml:space="preserve">Kwak, H., Lee, C., Park, H. &amp; Moon, S., n.d. </w:t>
              </w:r>
              <w:r>
                <w:rPr>
                  <w:i/>
                  <w:iCs/>
                  <w:noProof/>
                </w:rPr>
                <w:t xml:space="preserve">What is Twitter, a Social Network or a News Media?. </w:t>
              </w:r>
              <w:r>
                <w:rPr>
                  <w:noProof/>
                </w:rPr>
                <w:t>s.l.:s.n.</w:t>
              </w:r>
            </w:p>
            <w:p w:rsidR="00266D42" w:rsidRDefault="00266D42" w:rsidP="00266D42">
              <w:pPr>
                <w:pStyle w:val="Bibliography"/>
                <w:rPr>
                  <w:noProof/>
                </w:rPr>
              </w:pPr>
              <w:r>
                <w:rPr>
                  <w:noProof/>
                </w:rPr>
                <w:t xml:space="preserve">Lansdall-Welfare, T., Dzogang, F. &amp; Cristianini, N., 2017. </w:t>
              </w:r>
              <w:r>
                <w:rPr>
                  <w:i/>
                  <w:iCs/>
                  <w:noProof/>
                </w:rPr>
                <w:t xml:space="preserve">Change-Point Analysis of the Public Mood in UK Twitter during the Brexit Referendum. </w:t>
              </w:r>
              <w:r>
                <w:rPr>
                  <w:noProof/>
                </w:rPr>
                <w:t>s.l., s.n.</w:t>
              </w:r>
            </w:p>
            <w:p w:rsidR="00266D42" w:rsidRDefault="00266D42" w:rsidP="00266D42">
              <w:pPr>
                <w:pStyle w:val="Bibliography"/>
                <w:rPr>
                  <w:noProof/>
                </w:rPr>
              </w:pPr>
              <w:r>
                <w:rPr>
                  <w:noProof/>
                </w:rPr>
                <w:t xml:space="preserve">Liu, K.-L., Li, W.-J. &amp; Guo, M., n.d. </w:t>
              </w:r>
              <w:r>
                <w:rPr>
                  <w:i/>
                  <w:iCs/>
                  <w:noProof/>
                </w:rPr>
                <w:t xml:space="preserve">Emoticon Smoothed Language Models for Twitter Sentiment Analysis, </w:t>
              </w:r>
              <w:r>
                <w:rPr>
                  <w:noProof/>
                </w:rPr>
                <w:t>s.l.: s.n.</w:t>
              </w:r>
            </w:p>
            <w:p w:rsidR="00266D42" w:rsidRDefault="00266D42" w:rsidP="00266D42">
              <w:pPr>
                <w:pStyle w:val="Bibliography"/>
                <w:rPr>
                  <w:noProof/>
                </w:rPr>
              </w:pPr>
              <w:r>
                <w:rPr>
                  <w:noProof/>
                </w:rPr>
                <w:t xml:space="preserve">Nakov, P. et al., n.d. </w:t>
              </w:r>
              <w:r>
                <w:rPr>
                  <w:i/>
                  <w:iCs/>
                  <w:noProof/>
                </w:rPr>
                <w:t xml:space="preserve">SemEval-2016 Task 4: Sentiment Analysis in Twitter, </w:t>
              </w:r>
              <w:r>
                <w:rPr>
                  <w:noProof/>
                </w:rPr>
                <w:t>s.l.: s.n.</w:t>
              </w:r>
            </w:p>
            <w:p w:rsidR="00266D42" w:rsidRDefault="00266D42" w:rsidP="00266D42">
              <w:pPr>
                <w:pStyle w:val="Bibliography"/>
                <w:rPr>
                  <w:noProof/>
                </w:rPr>
              </w:pPr>
              <w:r>
                <w:rPr>
                  <w:noProof/>
                </w:rPr>
                <w:t xml:space="preserve">Palomino, M. et al., 2016. The online dissemination of nature–health concepts: Lessons from sentiment analysis of social media relating to “nature-deficit disorder”. </w:t>
              </w:r>
              <w:r>
                <w:rPr>
                  <w:i/>
                  <w:iCs/>
                  <w:noProof/>
                </w:rPr>
                <w:t>International Journal of Environmental Research and Public Health.</w:t>
              </w:r>
            </w:p>
            <w:p w:rsidR="00266D42" w:rsidRDefault="00266D42" w:rsidP="00266D42">
              <w:pPr>
                <w:pStyle w:val="Bibliography"/>
                <w:rPr>
                  <w:noProof/>
                </w:rPr>
              </w:pPr>
              <w:r>
                <w:rPr>
                  <w:noProof/>
                </w:rPr>
                <w:t xml:space="preserve">Pedersen, S. et al., 2014. </w:t>
              </w:r>
              <w:r>
                <w:rPr>
                  <w:i/>
                  <w:iCs/>
                  <w:noProof/>
                </w:rPr>
                <w:t xml:space="preserve">OpenAIR@RGU The Open Access Institutional Repository at Robert Gordon University Citation Details Citation for the version of the work held in 'OpenAIR@RGU', </w:t>
              </w:r>
              <w:r>
                <w:rPr>
                  <w:noProof/>
                </w:rPr>
                <w:t>s.l.: s.n.</w:t>
              </w:r>
            </w:p>
            <w:p w:rsidR="00266D42" w:rsidRDefault="00266D42" w:rsidP="00266D42">
              <w:pPr>
                <w:pStyle w:val="Bibliography"/>
                <w:rPr>
                  <w:noProof/>
                </w:rPr>
              </w:pPr>
              <w:r>
                <w:rPr>
                  <w:noProof/>
                </w:rPr>
                <w:t xml:space="preserve">Pedersen, S. &amp; Baxter, G., n.d. </w:t>
              </w:r>
              <w:r>
                <w:rPr>
                  <w:i/>
                  <w:iCs/>
                  <w:noProof/>
                </w:rPr>
                <w:t xml:space="preserve">Twitter response to televised political debates in Election 2015, </w:t>
              </w:r>
              <w:r>
                <w:rPr>
                  <w:noProof/>
                </w:rPr>
                <w:t>s.l.: s.n.</w:t>
              </w:r>
            </w:p>
            <w:p w:rsidR="00266D42" w:rsidRDefault="00266D42" w:rsidP="00266D42">
              <w:pPr>
                <w:pStyle w:val="Bibliography"/>
                <w:rPr>
                  <w:noProof/>
                </w:rPr>
              </w:pPr>
              <w:r>
                <w:rPr>
                  <w:noProof/>
                </w:rPr>
                <w:t xml:space="preserve">Pozzi, F. A., Fersini, E., Messina, E. &amp; Liu, B. eds., 2017. </w:t>
              </w:r>
              <w:r>
                <w:rPr>
                  <w:i/>
                  <w:iCs/>
                  <w:noProof/>
                </w:rPr>
                <w:t xml:space="preserve">Sentiment analysis in social networks. </w:t>
              </w:r>
              <w:r>
                <w:rPr>
                  <w:noProof/>
                </w:rPr>
                <w:t>Cambridge, MA: Morgan Kaufmann.</w:t>
              </w:r>
            </w:p>
            <w:p w:rsidR="00266D42" w:rsidRDefault="00266D42" w:rsidP="00266D42">
              <w:pPr>
                <w:pStyle w:val="Bibliography"/>
                <w:rPr>
                  <w:noProof/>
                </w:rPr>
              </w:pPr>
              <w:r>
                <w:rPr>
                  <w:noProof/>
                </w:rPr>
                <w:t xml:space="preserve">Rauch, J., 2016. Are There Still Alternatives? Relationships Between Alternative Media and Mainstream Media in a Converged Environment. </w:t>
              </w:r>
              <w:r>
                <w:rPr>
                  <w:i/>
                  <w:iCs/>
                  <w:noProof/>
                </w:rPr>
                <w:t>Sociology Compass.</w:t>
              </w:r>
            </w:p>
            <w:p w:rsidR="00266D42" w:rsidRDefault="00266D42" w:rsidP="00266D42">
              <w:pPr>
                <w:pStyle w:val="Bibliography"/>
                <w:rPr>
                  <w:noProof/>
                </w:rPr>
              </w:pPr>
              <w:r>
                <w:rPr>
                  <w:noProof/>
                </w:rPr>
                <w:t xml:space="preserve">Severyn, A. &amp; Moschitti, A., n.d. Twitter Sentiment Analysis with Deep Convolutional Neural Networks. </w:t>
              </w:r>
            </w:p>
            <w:p w:rsidR="00266D42" w:rsidRDefault="00266D42" w:rsidP="00266D42">
              <w:pPr>
                <w:pStyle w:val="Bibliography"/>
                <w:rPr>
                  <w:noProof/>
                </w:rPr>
              </w:pPr>
              <w:r>
                <w:rPr>
                  <w:noProof/>
                </w:rPr>
                <w:t xml:space="preserve">Spencer, J. &amp; Uchyigit, G., 2012. </w:t>
              </w:r>
              <w:r>
                <w:rPr>
                  <w:i/>
                  <w:iCs/>
                  <w:noProof/>
                </w:rPr>
                <w:t xml:space="preserve">Sentimentor: Sentiment analysis of twitter data. </w:t>
              </w:r>
              <w:r>
                <w:rPr>
                  <w:noProof/>
                </w:rPr>
                <w:t>s.l., s.n.</w:t>
              </w:r>
            </w:p>
            <w:p w:rsidR="00266D42" w:rsidRDefault="00266D42" w:rsidP="00266D42">
              <w:pPr>
                <w:pStyle w:val="Bibliography"/>
                <w:rPr>
                  <w:noProof/>
                </w:rPr>
              </w:pPr>
              <w:r>
                <w:rPr>
                  <w:noProof/>
                </w:rPr>
                <w:t xml:space="preserve">Tang, D. et al., n.d. </w:t>
              </w:r>
              <w:r>
                <w:rPr>
                  <w:i/>
                  <w:iCs/>
                  <w:noProof/>
                </w:rPr>
                <w:t xml:space="preserve">Learning Sentiment-Specific Word Embedding for Twitter Sentiment Classification *, </w:t>
              </w:r>
              <w:r>
                <w:rPr>
                  <w:noProof/>
                </w:rPr>
                <w:t>s.l.: Association for Computational Linguistics.</w:t>
              </w:r>
            </w:p>
            <w:p w:rsidR="00266D42" w:rsidRDefault="00266D42" w:rsidP="00266D42">
              <w:pPr>
                <w:pStyle w:val="Bibliography"/>
                <w:rPr>
                  <w:noProof/>
                </w:rPr>
              </w:pPr>
              <w:r>
                <w:rPr>
                  <w:noProof/>
                </w:rPr>
                <w:t xml:space="preserve">Wagh, B., Shinde, P. J. V., Kale, P. P. A. &amp; Student, M. E., n.d. </w:t>
              </w:r>
              <w:r>
                <w:rPr>
                  <w:i/>
                  <w:iCs/>
                  <w:noProof/>
                </w:rPr>
                <w:t xml:space="preserve">A Twitter Sentiment Analysis Using NLTK and Machine Learning Techniques, </w:t>
              </w:r>
              <w:r>
                <w:rPr>
                  <w:noProof/>
                </w:rPr>
                <w:t>s.l.: s.n.</w:t>
              </w:r>
            </w:p>
            <w:p w:rsidR="00266D42" w:rsidRDefault="00266D42" w:rsidP="00266D42">
              <w:pPr>
                <w:pStyle w:val="Bibliography"/>
                <w:rPr>
                  <w:noProof/>
                </w:rPr>
              </w:pPr>
              <w:r>
                <w:rPr>
                  <w:noProof/>
                </w:rPr>
                <w:t xml:space="preserve">Wang, C. et al., 2013. SentiView: Sentiment analysis and visualization for internet popular topics. </w:t>
              </w:r>
              <w:r>
                <w:rPr>
                  <w:i/>
                  <w:iCs/>
                  <w:noProof/>
                </w:rPr>
                <w:t>IEEE Transactions on Human-Machine Systems.</w:t>
              </w:r>
            </w:p>
            <w:p w:rsidR="00580498" w:rsidRDefault="00580498" w:rsidP="00266D42">
              <w:r>
                <w:rPr>
                  <w:b/>
                  <w:bCs/>
                  <w:noProof/>
                </w:rPr>
                <w:fldChar w:fldCharType="end"/>
              </w:r>
            </w:p>
          </w:sdtContent>
        </w:sdt>
      </w:sdtContent>
    </w:sdt>
    <w:p w:rsidR="00B76E11" w:rsidRPr="00B76E11" w:rsidRDefault="00B76E11" w:rsidP="00B76E11"/>
    <w:p w:rsidR="00B76E11" w:rsidRDefault="00B76E11" w:rsidP="00B76E11"/>
    <w:p w:rsidR="00B76E11" w:rsidRPr="00B76E11" w:rsidRDefault="00B76E11" w:rsidP="00B76E11">
      <w:pPr>
        <w:pStyle w:val="Heading2"/>
      </w:pPr>
    </w:p>
    <w:sectPr w:rsidR="00B76E11" w:rsidRPr="00B76E11">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6E27" w:rsidRDefault="00646E27" w:rsidP="00266D42">
      <w:pPr>
        <w:spacing w:after="0" w:line="240" w:lineRule="auto"/>
      </w:pPr>
      <w:r>
        <w:separator/>
      </w:r>
    </w:p>
  </w:endnote>
  <w:endnote w:type="continuationSeparator" w:id="0">
    <w:p w:rsidR="00646E27" w:rsidRDefault="00646E27" w:rsidP="00266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6805887"/>
      <w:docPartObj>
        <w:docPartGallery w:val="Page Numbers (Bottom of Page)"/>
        <w:docPartUnique/>
      </w:docPartObj>
    </w:sdtPr>
    <w:sdtEndPr/>
    <w:sdtContent>
      <w:sdt>
        <w:sdtPr>
          <w:id w:val="1728636285"/>
          <w:docPartObj>
            <w:docPartGallery w:val="Page Numbers (Top of Page)"/>
            <w:docPartUnique/>
          </w:docPartObj>
        </w:sdtPr>
        <w:sdtEndPr/>
        <w:sdtContent>
          <w:p w:rsidR="00266D42" w:rsidRDefault="00266D4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323619">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23619">
              <w:rPr>
                <w:b/>
                <w:bCs/>
                <w:noProof/>
              </w:rPr>
              <w:t>4</w:t>
            </w:r>
            <w:r>
              <w:rPr>
                <w:b/>
                <w:bCs/>
                <w:sz w:val="24"/>
                <w:szCs w:val="24"/>
              </w:rPr>
              <w:fldChar w:fldCharType="end"/>
            </w:r>
          </w:p>
        </w:sdtContent>
      </w:sdt>
    </w:sdtContent>
  </w:sdt>
  <w:p w:rsidR="00266D42" w:rsidRDefault="00266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6E27" w:rsidRDefault="00646E27" w:rsidP="00266D42">
      <w:pPr>
        <w:spacing w:after="0" w:line="240" w:lineRule="auto"/>
      </w:pPr>
      <w:r>
        <w:separator/>
      </w:r>
    </w:p>
  </w:footnote>
  <w:footnote w:type="continuationSeparator" w:id="0">
    <w:p w:rsidR="00646E27" w:rsidRDefault="00646E27" w:rsidP="00266D4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6E11"/>
    <w:rsid w:val="00017571"/>
    <w:rsid w:val="00072960"/>
    <w:rsid w:val="000A36CF"/>
    <w:rsid w:val="00102D84"/>
    <w:rsid w:val="001B4B7B"/>
    <w:rsid w:val="00266D42"/>
    <w:rsid w:val="0029750F"/>
    <w:rsid w:val="00310D7E"/>
    <w:rsid w:val="00323619"/>
    <w:rsid w:val="00360FF8"/>
    <w:rsid w:val="00390564"/>
    <w:rsid w:val="0052128E"/>
    <w:rsid w:val="005514C5"/>
    <w:rsid w:val="00571C6A"/>
    <w:rsid w:val="00580498"/>
    <w:rsid w:val="00646E27"/>
    <w:rsid w:val="006653FD"/>
    <w:rsid w:val="00673252"/>
    <w:rsid w:val="007104F3"/>
    <w:rsid w:val="00750CEE"/>
    <w:rsid w:val="00764470"/>
    <w:rsid w:val="008170F0"/>
    <w:rsid w:val="009424C7"/>
    <w:rsid w:val="0098235D"/>
    <w:rsid w:val="00A73137"/>
    <w:rsid w:val="00AF18EA"/>
    <w:rsid w:val="00B03F3E"/>
    <w:rsid w:val="00B76E11"/>
    <w:rsid w:val="00B770E2"/>
    <w:rsid w:val="00C56AED"/>
    <w:rsid w:val="00C975B4"/>
    <w:rsid w:val="00CF44E6"/>
    <w:rsid w:val="00D14516"/>
    <w:rsid w:val="00D373DB"/>
    <w:rsid w:val="00D41F3C"/>
    <w:rsid w:val="00DE4A86"/>
    <w:rsid w:val="00E14DFA"/>
    <w:rsid w:val="00E24837"/>
    <w:rsid w:val="00EA37B2"/>
    <w:rsid w:val="00EF3987"/>
    <w:rsid w:val="00EF4EEC"/>
    <w:rsid w:val="00F546F5"/>
    <w:rsid w:val="00F866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3BA94"/>
  <w15:chartTrackingRefBased/>
  <w15:docId w15:val="{C21ADEE2-F55B-4926-BF20-B9B0DCADB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E1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6E1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128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E1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6E1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B76E11"/>
    <w:pPr>
      <w:outlineLvl w:val="9"/>
    </w:pPr>
    <w:rPr>
      <w:lang w:val="en-US"/>
    </w:rPr>
  </w:style>
  <w:style w:type="paragraph" w:styleId="TOC1">
    <w:name w:val="toc 1"/>
    <w:basedOn w:val="Normal"/>
    <w:next w:val="Normal"/>
    <w:autoRedefine/>
    <w:uiPriority w:val="39"/>
    <w:unhideWhenUsed/>
    <w:rsid w:val="00B76E11"/>
    <w:pPr>
      <w:spacing w:after="100"/>
    </w:pPr>
  </w:style>
  <w:style w:type="character" w:styleId="Hyperlink">
    <w:name w:val="Hyperlink"/>
    <w:basedOn w:val="DefaultParagraphFont"/>
    <w:uiPriority w:val="99"/>
    <w:unhideWhenUsed/>
    <w:rsid w:val="00B76E11"/>
    <w:rPr>
      <w:color w:val="0563C1" w:themeColor="hyperlink"/>
      <w:u w:val="single"/>
    </w:rPr>
  </w:style>
  <w:style w:type="paragraph" w:styleId="Title">
    <w:name w:val="Title"/>
    <w:basedOn w:val="Normal"/>
    <w:next w:val="Normal"/>
    <w:link w:val="TitleChar"/>
    <w:uiPriority w:val="10"/>
    <w:qFormat/>
    <w:rsid w:val="00B76E1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6E11"/>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580498"/>
  </w:style>
  <w:style w:type="character" w:customStyle="1" w:styleId="Heading3Char">
    <w:name w:val="Heading 3 Char"/>
    <w:basedOn w:val="DefaultParagraphFont"/>
    <w:link w:val="Heading3"/>
    <w:uiPriority w:val="9"/>
    <w:rsid w:val="0052128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975B4"/>
    <w:pPr>
      <w:ind w:left="720"/>
      <w:contextualSpacing/>
    </w:pPr>
  </w:style>
  <w:style w:type="paragraph" w:styleId="Header">
    <w:name w:val="header"/>
    <w:basedOn w:val="Normal"/>
    <w:link w:val="HeaderChar"/>
    <w:uiPriority w:val="99"/>
    <w:unhideWhenUsed/>
    <w:rsid w:val="00266D4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D42"/>
  </w:style>
  <w:style w:type="paragraph" w:styleId="Footer">
    <w:name w:val="footer"/>
    <w:basedOn w:val="Normal"/>
    <w:link w:val="FooterChar"/>
    <w:uiPriority w:val="99"/>
    <w:unhideWhenUsed/>
    <w:rsid w:val="00266D4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D42"/>
  </w:style>
  <w:style w:type="paragraph" w:styleId="NoSpacing">
    <w:name w:val="No Spacing"/>
    <w:uiPriority w:val="1"/>
    <w:qFormat/>
    <w:rsid w:val="00017571"/>
    <w:pPr>
      <w:spacing w:after="0" w:line="240" w:lineRule="auto"/>
    </w:pPr>
  </w:style>
  <w:style w:type="paragraph" w:styleId="Subtitle">
    <w:name w:val="Subtitle"/>
    <w:basedOn w:val="Normal"/>
    <w:next w:val="Normal"/>
    <w:link w:val="SubtitleChar"/>
    <w:uiPriority w:val="11"/>
    <w:qFormat/>
    <w:rsid w:val="00750CE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50CEE"/>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32942">
      <w:bodyDiv w:val="1"/>
      <w:marLeft w:val="0"/>
      <w:marRight w:val="0"/>
      <w:marTop w:val="0"/>
      <w:marBottom w:val="0"/>
      <w:divBdr>
        <w:top w:val="none" w:sz="0" w:space="0" w:color="auto"/>
        <w:left w:val="none" w:sz="0" w:space="0" w:color="auto"/>
        <w:bottom w:val="none" w:sz="0" w:space="0" w:color="auto"/>
        <w:right w:val="none" w:sz="0" w:space="0" w:color="auto"/>
      </w:divBdr>
    </w:div>
    <w:div w:id="211814154">
      <w:bodyDiv w:val="1"/>
      <w:marLeft w:val="0"/>
      <w:marRight w:val="0"/>
      <w:marTop w:val="0"/>
      <w:marBottom w:val="0"/>
      <w:divBdr>
        <w:top w:val="none" w:sz="0" w:space="0" w:color="auto"/>
        <w:left w:val="none" w:sz="0" w:space="0" w:color="auto"/>
        <w:bottom w:val="none" w:sz="0" w:space="0" w:color="auto"/>
        <w:right w:val="none" w:sz="0" w:space="0" w:color="auto"/>
      </w:divBdr>
    </w:div>
    <w:div w:id="323316384">
      <w:bodyDiv w:val="1"/>
      <w:marLeft w:val="0"/>
      <w:marRight w:val="0"/>
      <w:marTop w:val="0"/>
      <w:marBottom w:val="0"/>
      <w:divBdr>
        <w:top w:val="none" w:sz="0" w:space="0" w:color="auto"/>
        <w:left w:val="none" w:sz="0" w:space="0" w:color="auto"/>
        <w:bottom w:val="none" w:sz="0" w:space="0" w:color="auto"/>
        <w:right w:val="none" w:sz="0" w:space="0" w:color="auto"/>
      </w:divBdr>
    </w:div>
    <w:div w:id="819007830">
      <w:bodyDiv w:val="1"/>
      <w:marLeft w:val="0"/>
      <w:marRight w:val="0"/>
      <w:marTop w:val="0"/>
      <w:marBottom w:val="0"/>
      <w:divBdr>
        <w:top w:val="none" w:sz="0" w:space="0" w:color="auto"/>
        <w:left w:val="none" w:sz="0" w:space="0" w:color="auto"/>
        <w:bottom w:val="none" w:sz="0" w:space="0" w:color="auto"/>
        <w:right w:val="none" w:sz="0" w:space="0" w:color="auto"/>
      </w:divBdr>
    </w:div>
    <w:div w:id="1087073531">
      <w:bodyDiv w:val="1"/>
      <w:marLeft w:val="0"/>
      <w:marRight w:val="0"/>
      <w:marTop w:val="0"/>
      <w:marBottom w:val="0"/>
      <w:divBdr>
        <w:top w:val="none" w:sz="0" w:space="0" w:color="auto"/>
        <w:left w:val="none" w:sz="0" w:space="0" w:color="auto"/>
        <w:bottom w:val="none" w:sz="0" w:space="0" w:color="auto"/>
        <w:right w:val="none" w:sz="0" w:space="0" w:color="auto"/>
      </w:divBdr>
    </w:div>
    <w:div w:id="1319305289">
      <w:bodyDiv w:val="1"/>
      <w:marLeft w:val="0"/>
      <w:marRight w:val="0"/>
      <w:marTop w:val="0"/>
      <w:marBottom w:val="0"/>
      <w:divBdr>
        <w:top w:val="none" w:sz="0" w:space="0" w:color="auto"/>
        <w:left w:val="none" w:sz="0" w:space="0" w:color="auto"/>
        <w:bottom w:val="none" w:sz="0" w:space="0" w:color="auto"/>
        <w:right w:val="none" w:sz="0" w:space="0" w:color="auto"/>
      </w:divBdr>
    </w:div>
    <w:div w:id="1598948679">
      <w:bodyDiv w:val="1"/>
      <w:marLeft w:val="0"/>
      <w:marRight w:val="0"/>
      <w:marTop w:val="0"/>
      <w:marBottom w:val="0"/>
      <w:divBdr>
        <w:top w:val="none" w:sz="0" w:space="0" w:color="auto"/>
        <w:left w:val="none" w:sz="0" w:space="0" w:color="auto"/>
        <w:bottom w:val="none" w:sz="0" w:space="0" w:color="auto"/>
        <w:right w:val="none" w:sz="0" w:space="0" w:color="auto"/>
      </w:divBdr>
    </w:div>
    <w:div w:id="1655792372">
      <w:bodyDiv w:val="1"/>
      <w:marLeft w:val="0"/>
      <w:marRight w:val="0"/>
      <w:marTop w:val="0"/>
      <w:marBottom w:val="0"/>
      <w:divBdr>
        <w:top w:val="none" w:sz="0" w:space="0" w:color="auto"/>
        <w:left w:val="none" w:sz="0" w:space="0" w:color="auto"/>
        <w:bottom w:val="none" w:sz="0" w:space="0" w:color="auto"/>
        <w:right w:val="none" w:sz="0" w:space="0" w:color="auto"/>
      </w:divBdr>
    </w:div>
    <w:div w:id="1805543634">
      <w:bodyDiv w:val="1"/>
      <w:marLeft w:val="0"/>
      <w:marRight w:val="0"/>
      <w:marTop w:val="0"/>
      <w:marBottom w:val="0"/>
      <w:divBdr>
        <w:top w:val="none" w:sz="0" w:space="0" w:color="auto"/>
        <w:left w:val="none" w:sz="0" w:space="0" w:color="auto"/>
        <w:bottom w:val="none" w:sz="0" w:space="0" w:color="auto"/>
        <w:right w:val="none" w:sz="0" w:space="0" w:color="auto"/>
      </w:divBdr>
    </w:div>
    <w:div w:id="186555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ang-xiao-2013-sentiview:-sentiment-analysis-and-visualization-for-internet-popular-topics</b:Tag>
    <b:SourceType>JournalArticle</b:SourceType>
    <b:Title>SentiView: Sentiment analysis and visualization for internet popular topics</b:Title>
    <b:Year>2013</b:Year>
    <b:Author>
      <b:Author>
        <b:NameList>
          <b:Person>
            <b:First>Changbo</b:First>
            <b:Last>Wang</b:Last>
          </b:Person>
          <b:Person>
            <b:First>Zhao</b:First>
            <b:Last>Xiao</b:Last>
          </b:Person>
          <b:Person>
            <b:First>Yuhua</b:First>
            <b:Last>Liu</b:Last>
          </b:Person>
          <b:Person>
            <b:First>Yanru</b:First>
            <b:Last>Xu</b:Last>
          </b:Person>
          <b:Person>
            <b:First>Aoying</b:First>
            <b:Last>Zhou</b:Last>
          </b:Person>
          <b:Person>
            <b:First>Kang</b:First>
            <b:Last>Zhang</b:Last>
          </b:Person>
        </b:NameList>
      </b:Author>
    </b:Author>
    <b:JournalName>IEEE Transactions on Human-Machine Systems</b:JournalName>
    <b:StandardNumber>10.1109/THMS.2013.2285047</b:StandardNumber>
    <b:RefOrder>5</b:RefOrder>
  </b:Source>
  <b:Source>
    <b:Tag>spencer-uchyigit-2012-sentimentor:-sentiment-analysis-of-twitter-data</b:Tag>
    <b:SourceType>ConferenceProceedings</b:SourceType>
    <b:Title>Sentimentor: Sentiment analysis of twitter data</b:Title>
    <b:Year>2012</b:Year>
    <b:Author>
      <b:Author>
        <b:NameList>
          <b:Person>
            <b:First>James</b:First>
            <b:Last>Spencer</b:Last>
          </b:Person>
          <b:Person>
            <b:First>Gulden</b:First>
            <b:Last>Uchyigit</b:Last>
          </b:Person>
        </b:NameList>
      </b:Author>
    </b:Author>
    <b:ConferenceName>CEUR Workshop Proceedings</b:ConferenceName>
    <b:StandardNumber>1507.00955</b:StandardNumber>
    <b:RefOrder>6</b:RefOrder>
  </b:Source>
  <b:Source>
    <b:Tag>severyn-moschitti-twitter-sentiment-analysis-with-deep-convolutional-neural-networks</b:Tag>
    <b:SourceType>JournalArticle</b:SourceType>
    <b:Title>Twitter Sentiment Analysis with Deep Convolutional Neural Networks</b:Title>
    <b:Author>
      <b:Author>
        <b:NameList>
          <b:Person>
            <b:First>Aliaksei</b:First>
            <b:Last>Severyn</b:Last>
          </b:Person>
          <b:Person>
            <b:First>Alessandro</b:First>
            <b:Last>Moschitti</b:Last>
          </b:Person>
        </b:NameList>
      </b:Author>
    </b:Author>
    <b:StandardNumber>10.1145/2766462.2767830</b:StandardNumber>
    <b:RefOrder>7</b:RefOrder>
  </b:Source>
  <b:Source>
    <b:Tag>2017-sentiment-analysis-in-social-networks</b:Tag>
    <b:SourceType>Book</b:SourceType>
    <b:Title>Sentiment analysis in social networks</b:Title>
    <b:Year>2017</b:Year>
    <b:Comments>Includes bibliographical references and index.</b:Comments>
    <b:Author>
      <b:Editor>
        <b:NameList>
          <b:Person>
            <b:First>Federico Alberto</b:First>
            <b:Last>Pozzi</b:Last>
          </b:Person>
          <b:Person>
            <b:First>Elisabetta</b:First>
            <b:Last>Fersini</b:Last>
          </b:Person>
          <b:Person>
            <b:First>Enza</b:First>
            <b:Last>Messina</b:Last>
          </b:Person>
          <b:Person>
            <b:First>Bing</b:First>
            <b:Last>Liu</b:Last>
          </b:Person>
        </b:NameList>
      </b:Editor>
    </b:Author>
    <b:StandardNumber>9780128044384</b:StandardNumber>
    <b:Publisher>Morgan Kaufmann</b:Publisher>
    <b:City>Cambridge, MA</b:City>
    <b:RefOrder>8</b:RefOrder>
  </b:Source>
  <b:Source>
    <b:Tag>pedersen-baxter-twitter-response-to-televised-political-debates-in-election-2015</b:Tag>
    <b:SourceType>Report</b:SourceType>
    <b:Title>Twitter response to televised political debates in Election 2015</b:Title>
    <b:Author>
      <b:Author>
        <b:NameList>
          <b:Person>
            <b:First>Sarah</b:First>
            <b:Last>Pedersen</b:Last>
          </b:Person>
          <b:Person>
            <b:First>Graeme</b:First>
            <b:Last>Baxter</b:Last>
          </b:Person>
        </b:NameList>
      </b:Author>
    </b:Author>
    <b:RefOrder>9</b:RefOrder>
  </b:Source>
  <b:Source>
    <b:Tag>palomino-taylor-2016-the-online-dissemination-of-nature–health-concepts:-lessons-from-sentiment-analysis-of-social-media-relating-to-“nature-deficit-disorder”</b:Tag>
    <b:SourceType>JournalArticle</b:SourceType>
    <b:Title>The online dissemination of nature–health concepts: Lessons from sentiment analysis of social media relating to “nature-deficit disorder”</b:Title>
    <b:Year>2016</b:Year>
    <b:Author>
      <b:Author>
        <b:NameList>
          <b:Person>
            <b:First>Marco</b:First>
            <b:Last>Palomino</b:Last>
          </b:Person>
          <b:Person>
            <b:First>Tim</b:First>
            <b:Last>Taylor</b:Last>
          </b:Person>
          <b:Person>
            <b:First>Ayse</b:First>
            <b:Last>Göker</b:Last>
          </b:Person>
          <b:Person>
            <b:First>John</b:First>
            <b:Last>Isaacs</b:Last>
          </b:Person>
          <b:Person>
            <b:First>Sara</b:First>
            <b:Last>Warber</b:Last>
          </b:Person>
        </b:NameList>
      </b:Author>
    </b:Author>
    <b:JournalName>International Journal of Environmental Research and Public Health</b:JournalName>
    <b:StandardNumber>10.3390/ijerph13010142</b:StandardNumber>
    <b:RefOrder>10</b:RefOrder>
  </b:Source>
  <b:Source>
    <b:Tag>liu-li-emoticon-smoothed-language-models-for-twitter-sentiment-analysis</b:Tag>
    <b:SourceType>Report</b:SourceType>
    <b:Title>Emoticon Smoothed Language Models for Twitter Sentiment Analysis</b:Title>
    <b:Author>
      <b:Author>
        <b:NameList>
          <b:Person>
            <b:First>Kun-Lin</b:First>
            <b:Last>Liu</b:Last>
          </b:Person>
          <b:Person>
            <b:First>Wu-Jun</b:First>
            <b:Last>Li</b:Last>
          </b:Person>
          <b:Person>
            <b:First>Minyi</b:First>
            <b:Last>Guo</b:Last>
          </b:Person>
        </b:NameList>
      </b:Author>
    </b:Author>
    <b:RefOrder>11</b:RefOrder>
  </b:Source>
  <b:Source>
    <b:Tag>lansdall-welfare-dzogang-2017-change-point-analysis-of-the-public-mood-in-uk-twitter-during-the-brexit-referendum</b:Tag>
    <b:SourceType>ConferenceProceedings</b:SourceType>
    <b:Title>Change-Point Analysis of the Public Mood in UK Twitter during the Brexit Referendum</b:Title>
    <b:Year>2017</b:Year>
    <b:Author>
      <b:Author>
        <b:NameList>
          <b:Person>
            <b:First>Thomas</b:First>
            <b:Last>Lansdall-Welfare</b:Last>
          </b:Person>
          <b:Person>
            <b:First>Fabon</b:First>
            <b:Last>Dzogang</b:Last>
          </b:Person>
          <b:Person>
            <b:First>Nello</b:First>
            <b:Last>Cristianini</b:Last>
          </b:Person>
        </b:NameList>
      </b:Author>
    </b:Author>
    <b:ConferenceName>IEEE International Conference on Data Mining Workshops, ICDMW</b:ConferenceName>
    <b:StandardNumber>10.1109/ICDMW.2016.0068</b:StandardNumber>
    <b:RefOrder>12</b:RefOrder>
  </b:Source>
  <b:Source>
    <b:Tag>kouloumpis-wilson-twitter-sentiment-analysis:-the-good-the-bad-and-the-omg!</b:Tag>
    <b:SourceType>Report</b:SourceType>
    <b:Title>Twitter Sentiment Analysis: The Good the Bad and the OMG!</b:Title>
    <b:Author>
      <b:Author>
        <b:NameList>
          <b:Person>
            <b:First>Efthymios</b:First>
            <b:Last>Kouloumpis</b:Last>
          </b:Person>
          <b:Person>
            <b:First>Theresa</b:First>
            <b:Last>Wilson</b:Last>
          </b:Person>
          <b:Person>
            <b:First>Johanna</b:First>
            <b:Last>Moore</b:Last>
          </b:Person>
        </b:NameList>
      </b:Author>
    </b:Author>
    <b:RefOrder>4</b:RefOrder>
  </b:Source>
  <b:Source>
    <b:Tag>kiritchenko-zhu-2014-sentiment-analysis-of-short-informal-texts</b:Tag>
    <b:SourceType>JournalArticle</b:SourceType>
    <b:Title>Sentiment analysis of short informal texts</b:Title>
    <b:Year>2014</b:Year>
    <b:Author>
      <b:Author>
        <b:NameList>
          <b:Person>
            <b:First>Svetlana</b:First>
            <b:Last>Kiritchenko</b:Last>
          </b:Person>
          <b:Person>
            <b:First>Xiaodan</b:First>
            <b:Last>Zhu</b:Last>
          </b:Person>
          <b:Person>
            <b:First>Saif M.</b:First>
            <b:Last>Mohammad</b:Last>
          </b:Person>
        </b:NameList>
      </b:Author>
    </b:Author>
    <b:JournalName>Journal of Artificial Intelligence Research</b:JournalName>
    <b:StandardNumber>10.1613/jair.4272</b:StandardNumber>
    <b:RefOrder>13</b:RefOrder>
  </b:Source>
  <b:Source>
    <b:Tag>hutto-gilbert-2014-vader:-a-parsimonious-rule-based-model-for-sentiment-analysis-of-social-media-text</b:Tag>
    <b:SourceType>Report</b:SourceType>
    <b:Title>VADER: A Parsimonious Rule-based Model for Sentiment Analysis of Social Media Text</b:Title>
    <b:Year>2014</b:Year>
    <b:Author>
      <b:Author>
        <b:NameList>
          <b:Person>
            <b:First>C J</b:First>
            <b:Last>Hutto</b:Last>
          </b:Person>
          <b:Person>
            <b:First>Eric</b:First>
            <b:Last>Gilbert</b:Last>
          </b:Person>
        </b:NameList>
      </b:Author>
    </b:Author>
    <b:RefOrder>14</b:RefOrder>
  </b:Source>
  <b:Source>
    <b:Tag>hürlimann-davis-2016-a-twitter-sentiment-gold-standard-for-the-brexit-referendum</b:Tag>
    <b:SourceType>ConferenceProceedings</b:SourceType>
    <b:Title>A Twitter Sentiment Gold Standard for the Brexit Referendum</b:Title>
    <b:Year>2016</b:Year>
    <b:Author>
      <b:Author>
        <b:NameList>
          <b:Person>
            <b:First>Manuela</b:First>
            <b:Last>Hürlimann</b:Last>
          </b:Person>
          <b:Person>
            <b:First>Brian</b:First>
            <b:Last>Davis</b:Last>
          </b:Person>
          <b:Person>
            <b:First>Keith</b:First>
            <b:Last>Cortis</b:Last>
          </b:Person>
          <b:Person>
            <b:First>André</b:First>
            <b:Last>Freitas</b:Last>
          </b:Person>
          <b:Person>
            <b:First>Siegfried</b:First>
            <b:Last>Handschuh</b:Last>
          </b:Person>
          <b:Person>
            <b:First>Sergio</b:First>
            <b:Last>Fernández</b:Last>
          </b:Person>
        </b:NameList>
      </b:Author>
    </b:Author>
    <b:ConferenceName>Proceedings of the 12th International Conference on Semantic Systems - SEMANTiCS 2016</b:ConferenceName>
    <b:StandardNumber>10.1145/2993318.2993350</b:StandardNumber>
    <b:RefOrder>15</b:RefOrder>
  </b:Source>
  <b:Source>
    <b:Tag>hao-rohrdantz-2011-visual-sentiment-analysis-on-twitter-data-streams</b:Tag>
    <b:SourceType>ConferenceProceedings</b:SourceType>
    <b:Title>Visual sentiment analysis on twitter data streams</b:Title>
    <b:Year>2011</b:Year>
    <b:Author>
      <b:Author>
        <b:NameList>
          <b:Person>
            <b:First>Ming</b:First>
            <b:Last>Hao</b:Last>
          </b:Person>
          <b:Person>
            <b:First>Christian</b:First>
            <b:Last>Rohrdantz</b:Last>
          </b:Person>
          <b:Person>
            <b:First>Halldor</b:First>
            <b:Last>Janetzko</b:Last>
          </b:Person>
          <b:Person>
            <b:First>Umeshwar</b:First>
            <b:Last>Dayal</b:Last>
          </b:Person>
          <b:Person>
            <b:First>Daniel A.</b:First>
            <b:Last>Keim</b:Last>
          </b:Person>
          <b:Person>
            <b:First>Lars Erik</b:First>
            <b:Last>Haug</b:Last>
          </b:Person>
          <b:Person>
            <b:First>Mei Chun</b:First>
            <b:Last>Hsu</b:Last>
          </b:Person>
        </b:NameList>
      </b:Author>
    </b:Author>
    <b:ConferenceName>VAST 2011 - IEEE Conference on Visual Analytics Science and Technology 2011, Proceedings</b:ConferenceName>
    <b:StandardNumber>10.1109/VAST.2011.6102472</b:StandardNumber>
    <b:RefOrder>3</b:RefOrder>
  </b:Source>
  <b:Source>
    <b:Tag>go-bhayani-twitter-sentiment-classification-using-distant-supervision</b:Tag>
    <b:SourceType>Report</b:SourceType>
    <b:Title>Twitter Sentiment Classification using Distant Supervision</b:Title>
    <b:Author>
      <b:Author>
        <b:NameList>
          <b:Person>
            <b:First>Alec</b:First>
            <b:Last>Go</b:Last>
          </b:Person>
          <b:Person>
            <b:First>Richa</b:First>
            <b:Last>Bhayani</b:Last>
          </b:Person>
          <b:Person>
            <b:First>Lei</b:First>
            <b:Last>Huang</b:Last>
          </b:Person>
        </b:NameList>
      </b:Author>
    </b:Author>
    <b:RefOrder>2</b:RefOrder>
  </b:Source>
  <b:Source>
    <b:Tag>diakopoulos-naaman-2010-diamonds-in-the-rough:-social-media-visual-analytics-for-journalistic-inquiry</b:Tag>
    <b:SourceType>ConferenceProceedings</b:SourceType>
    <b:Title>Diamonds in the rough: Social media visual analytics for journalistic inquiry</b:Title>
    <b:Year>2010</b:Year>
    <b:Author>
      <b:Author>
        <b:NameList>
          <b:Person>
            <b:First>Nicholas</b:First>
            <b:Last>Diakopoulos</b:Last>
          </b:Person>
          <b:Person>
            <b:First>Mor</b:First>
            <b:Last>Naaman</b:Last>
          </b:Person>
          <b:Person>
            <b:First>Funda</b:First>
            <b:Last>Kivran-Swaine</b:Last>
          </b:Person>
        </b:NameList>
      </b:Author>
    </b:Author>
    <b:ConferenceName>VAST 10 - IEEE Conference on Visual Analytics Science and Technology 2010, Proceedings</b:ConferenceName>
    <b:StandardNumber>10.1109/VAST.2010.5652922</b:StandardNumber>
    <b:RefOrder>16</b:RefOrder>
  </b:Source>
  <b:Source>
    <b:Tag>buja-mcdonald-interactive-data-visualization-using-focusing-and-linking</b:Tag>
    <b:SourceType>Report</b:SourceType>
    <b:Title>Interactive Data Visualization using Focusing and Linking</b:Title>
    <b:Author>
      <b:Author>
        <b:NameList>
          <b:Person>
            <b:First>Andreas</b:First>
            <b:Last>Buja</b:Last>
          </b:Person>
          <b:Person>
            <b:First>John Alan</b:First>
            <b:Last>Mcdonald</b:Last>
          </b:Person>
          <b:Person>
            <b:First>John</b:First>
            <b:Last>Michalak</b:Last>
          </b:Person>
          <b:Person>
            <b:First>Werner Stuetzle</b:First>
            <b:Last>Bellcore</b:Last>
          </b:Person>
        </b:NameList>
      </b:Author>
    </b:Author>
    <b:RefOrder>17</b:RefOrder>
  </b:Source>
  <b:Source>
    <b:Tag>agrawal-anirudh-challenges-and-opportunities-with-big-data-visualization</b:Tag>
    <b:SourceType>JournalArticle</b:SourceType>
    <b:Title>Challenges and Opportunities with Big Data Visualization</b:Title>
    <b:Author>
      <b:Author>
        <b:NameList>
          <b:Person>
            <b:First>Rajeev</b:First>
            <b:Last>Agrawal</b:Last>
          </b:Person>
          <b:Person>
            <b:First>Kadadi</b:First>
            <b:Last>Anirudh</b:Last>
          </b:Person>
          <b:Person>
            <b:First>Xiangfeng</b:First>
            <b:Last>Dai</b:Last>
          </b:Person>
          <b:Person>
            <b:First>Frederic</b:First>
            <b:Last>Andres</b:Last>
          </b:Person>
        </b:NameList>
      </b:Author>
    </b:Author>
    <b:RefOrder>18</b:RefOrder>
  </b:Source>
  <b:Source>
    <b:Tag>agarwal-xie-2011-sentiment-analysis-of-twitter-data</b:Tag>
    <b:SourceType>Report</b:SourceType>
    <b:Title>Sentiment Analysis of Twitter Data</b:Title>
    <b:Year>2011</b:Year>
    <b:Author>
      <b:Author>
        <b:NameList>
          <b:Person>
            <b:First>Apoorv</b:First>
            <b:Last>Agarwal</b:Last>
          </b:Person>
          <b:Person>
            <b:First>Boyi</b:First>
            <b:Last>Xie</b:Last>
          </b:Person>
          <b:Person>
            <b:First>Ilia</b:First>
            <b:Last>Vovsha</b:Last>
          </b:Person>
          <b:Person>
            <b:First>Owen</b:First>
            <b:Last>Rambow</b:Last>
          </b:Person>
          <b:Person>
            <b:First>Rebecca</b:First>
            <b:Last>Passonneau</b:Last>
          </b:Person>
        </b:NameList>
      </b:Author>
    </b:Author>
    <b:Pages>30-38</b:Pages>
    <b:Publisher>Association for Computational Linguistics</b:Publisher>
    <b:RefOrder>1</b:RefOrder>
  </b:Source>
  <b:Source>
    <b:Tag>D318</b:Tag>
    <b:SourceType>InternetSite</b:SourceType>
    <b:Guid>{C2722747-D18B-44B0-B0A6-B699B9F8BBA3}</b:Guid>
    <b:Title>D3 API Reference</b:Title>
    <b:Year>2018</b:Year>
    <b:Author>
      <b:Author>
        <b:Corporate>D3</b:Corporate>
      </b:Author>
    </b:Author>
    <b:YearAccessed>2018</b:YearAccessed>
    <b:MonthAccessed>October</b:MonthAccessed>
    <b:DayAccessed>9</b:DayAccessed>
    <b:URL>https://github.com/d3/d3/blob/master/API.md</b:URL>
    <b:RefOrder>19</b:RefOrder>
  </b:Source>
  <b:Source>
    <b:Tag>twitter_and_society_%282014%29</b:Tag>
    <b:SourceType>JournalArticle</b:SourceType>
    <b:Title>Twitter_and_Society_%282014%29</b:Title>
    <b:Author/>
    <b:RefOrder>20</b:RefOrder>
  </b:Source>
  <b:Source>
    <b:Tag>allcott-gentzkow-2017-social-media-and-fake-news-in-the-2016-election</b:Tag>
    <b:SourceType>JournalArticle</b:SourceType>
    <b:Title>Social Media and Fake News in the 2016 Election</b:Title>
    <b:Year>2017</b:Year>
    <b:Author>
      <b:Author>
        <b:NameList>
          <b:Person>
            <b:First>Hunt</b:First>
            <b:Last>Allcott</b:Last>
          </b:Person>
          <b:Person>
            <b:First>Matthew</b:First>
            <b:Last>Gentzkow</b:Last>
          </b:Person>
        </b:NameList>
      </b:Author>
    </b:Author>
    <b:JournalName>Journal of Economic Perspectives</b:JournalName>
    <b:StandardNumber>1704.07506</b:StandardNumber>
    <b:RefOrder>21</b:RefOrder>
  </b:Source>
  <b:Source>
    <b:Tag>atefeh-khreich-2015-a-survey-of-techniques-for-event-detection-in-twitter</b:Tag>
    <b:SourceType>Report</b:SourceType>
    <b:Title>A SURVEY OF TECHNIQUES FOR EVENT DETECTION IN TWITTER</b:Title>
    <b:Year>2015</b:Year>
    <b:Author>
      <b:Author>
        <b:NameList>
          <b:Person>
            <b:First>Farzindar</b:First>
            <b:Last>Atefeh</b:Last>
          </b:Person>
          <b:Person>
            <b:First>Wael</b:First>
            <b:Last>Khreich</b:Last>
          </b:Person>
        </b:NameList>
      </b:Author>
    </b:Author>
    <b:RefOrder>22</b:RefOrder>
  </b:Source>
  <b:Source>
    <b:Tag>bandhakavi-wiratunga-2017-lexicon-generation-for-emotion-detection-from-text</b:Tag>
    <b:SourceType>JournalArticle</b:SourceType>
    <b:Title>Lexicon Generation for Emotion Detection from Text</b:Title>
    <b:Year>2017</b:Year>
    <b:Author>
      <b:Author>
        <b:NameList>
          <b:Person>
            <b:First>Anil</b:First>
            <b:Last>Bandhakavi</b:Last>
          </b:Person>
          <b:Person>
            <b:First>Nirmalie</b:First>
            <b:Last>Wiratunga</b:Last>
          </b:Person>
          <b:Person>
            <b:First>Stewart</b:First>
            <b:Last>Massie</b:Last>
          </b:Person>
          <b:Person>
            <b:First>Deepak</b:First>
            <b:Last>Padmanabhan</b:Last>
          </b:Person>
        </b:NameList>
      </b:Author>
    </b:Author>
    <b:JournalName>IEEE Intelligent Systems</b:JournalName>
    <b:StandardNumber>1205.4944</b:StandardNumber>
    <b:RefOrder>23</b:RefOrder>
  </b:Source>
  <b:Source>
    <b:Tag>burnap-gibson-2016-140-characters-to-victory?:-using-twitter-to-predict-the-uk-2015-general-election</b:Tag>
    <b:SourceType>JournalArticle</b:SourceType>
    <b:Title>140 characters to victory?: Using Twitter to predict the UK 2015 General Election</b:Title>
    <b:Year>2016</b:Year>
    <b:Author>
      <b:Author>
        <b:NameList>
          <b:Person>
            <b:First>Pete</b:First>
            <b:Last>Burnap</b:Last>
          </b:Person>
          <b:Person>
            <b:First>Rachel</b:First>
            <b:Last>Gibson</b:Last>
          </b:Person>
          <b:Person>
            <b:First>Luke</b:First>
            <b:Last>Sloan</b:Last>
          </b:Person>
          <b:Person>
            <b:First>Rosalynd</b:First>
            <b:Last>Southern</b:Last>
          </b:Person>
          <b:Person>
            <b:First>Matthew</b:First>
            <b:Last>Williams</b:Last>
          </b:Person>
        </b:NameList>
      </b:Author>
    </b:Author>
    <b:JournalName>Electoral Studies</b:JournalName>
    <b:StandardNumber>1505.01511</b:StandardNumber>
    <b:RefOrder>24</b:RefOrder>
  </b:Source>
  <b:Source>
    <b:Tag>by-garg-2016-sentiment-analysis-of-twitter-data-using-nltk-in-python</b:Tag>
    <b:SourceType>Report</b:SourceType>
    <b:Title>Sentiment Analysis of Twitter Data using NLTK in Python</b:Title>
    <b:Year>2016</b:Year>
    <b:Author>
      <b:Author>
        <b:NameList>
          <b:Person>
            <b:First>Submitted</b:First>
            <b:Last>By</b:Last>
          </b:Person>
          <b:Person>
            <b:First>Prateek</b:First>
            <b:Last>Garg</b:Last>
          </b:Person>
          <b:Person>
            <b:First>Vineeta</b:First>
            <b:Last>Bassi</b:Last>
          </b:Person>
        </b:NameList>
      </b:Author>
    </b:Author>
    <b:RefOrder>25</b:RefOrder>
  </b:Source>
  <b:Source>
    <b:Tag>conway-kenski-2015-the-rise-of-twitter-in-the-political-campaign:-searching-for-intermedia-agenda-setting-effects-in-the-presidential-primary</b:Tag>
    <b:SourceType>JournalArticle</b:SourceType>
    <b:Title>The Rise of Twitter in the Political Campaign: Searching for Intermedia Agenda-Setting Effects in the Presidential Primary</b:Title>
    <b:Year>2015</b:Year>
    <b:Author>
      <b:Author>
        <b:NameList>
          <b:Person>
            <b:First>Bethany A.</b:First>
            <b:Last>Conway</b:Last>
          </b:Person>
          <b:Person>
            <b:First>Kate</b:First>
            <b:Last>Kenski</b:Last>
          </b:Person>
          <b:Person>
            <b:First>Di</b:First>
            <b:Last>Wang</b:Last>
          </b:Person>
        </b:NameList>
      </b:Author>
    </b:Author>
    <b:JournalName>Journal of Computer-Mediated Communication</b:JournalName>
    <b:StandardNumber>10.1111/jcc4.12124</b:StandardNumber>
    <b:RefOrder>26</b:RefOrder>
  </b:Source>
  <b:Source>
    <b:Tag>java-song-2007-why-we-twitter:-understanding-microblogging-usage-and-communities</b:Tag>
    <b:SourceType>Report</b:SourceType>
    <b:Title>Why We Twitter: Understanding Microblogging Usage and Communities</b:Title>
    <b:Year>2007</b:Year>
    <b:Author>
      <b:Author>
        <b:NameList>
          <b:Person>
            <b:First>Akshay</b:First>
            <b:Last>Java</b:Last>
          </b:Person>
          <b:Person>
            <b:First>Xiaodan</b:First>
            <b:Last>Song</b:Last>
          </b:Person>
          <b:Person>
            <b:First>Tim</b:First>
            <b:Last>Finin</b:Last>
          </b:Person>
          <b:Person>
            <b:First>Belle</b:First>
            <b:Last>Tseng</b:Last>
          </b:Person>
        </b:NameList>
      </b:Author>
    </b:Author>
    <b:StandardNumber>1595934448</b:StandardNumber>
    <b:RefOrder>27</b:RefOrder>
  </b:Source>
  <b:Source>
    <b:Tag>jordan-mitchell-2015-machine-learning:-trends,-perspectives,-and-prospects</b:Tag>
    <b:SourceType>Misc</b:SourceType>
    <b:Title>Machine learning: Trends, perspectives, and prospects</b:Title>
    <b:Year>2015</b:Year>
    <b:Author>
      <b:Author>
        <b:NameList>
          <b:Person>
            <b:First>M. I.</b:First>
            <b:Last>Jordan</b:Last>
          </b:Person>
          <b:Person>
            <b:First>T. M.</b:First>
            <b:Last>Mitchell</b:Last>
          </b:Person>
        </b:NameList>
      </b:Author>
    </b:Author>
    <b:PublicationTitle>Science</b:PublicationTitle>
    <b:StandardNumber>arXiv:1011.1669v3</b:StandardNumber>
    <b:RefOrder>28</b:RefOrder>
  </b:Source>
  <b:Source>
    <b:Tag>kumar-morstatter-2013-twitter-data-analytics</b:Tag>
    <b:SourceType>Book</b:SourceType>
    <b:Title>Twitter Data Analytics</b:Title>
    <b:Year>2013</b:Year>
    <b:Author>
      <b:Author>
        <b:NameList>
          <b:Person>
            <b:First>Shamanth</b:First>
            <b:Last>Kumar</b:Last>
          </b:Person>
          <b:Person>
            <b:First>Fred</b:First>
            <b:Last>Morstatter</b:Last>
          </b:Person>
          <b:Person>
            <b:First>Huan</b:First>
            <b:Last>Liu</b:Last>
          </b:Person>
        </b:NameList>
      </b:Author>
    </b:Author>
    <b:RefOrder>29</b:RefOrder>
  </b:Source>
  <b:Source>
    <b:Tag>kwak-lee-what-is-twitter,-a-social-network-or-a-news-media?</b:Tag>
    <b:SourceType>Book</b:SourceType>
    <b:Title>What is Twitter, a Social Network or a News Media?</b:Title>
    <b:Author>
      <b:Author>
        <b:NameList>
          <b:Person>
            <b:First>Haewoon</b:First>
            <b:Last>Kwak</b:Last>
          </b:Person>
          <b:Person>
            <b:First>Changhyun</b:First>
            <b:Last>Lee</b:Last>
          </b:Person>
          <b:Person>
            <b:First>Hosung</b:First>
            <b:Last>Park</b:Last>
          </b:Person>
          <b:Person>
            <b:First>Sue</b:First>
            <b:Last>Moon</b:Last>
          </b:Person>
        </b:NameList>
      </b:Author>
    </b:Author>
    <b:StandardNumber>9781605587998</b:StandardNumber>
    <b:RefOrder>30</b:RefOrder>
  </b:Source>
  <b:Source>
    <b:Tag>nakov-ritter-semeval-2016-task-4:-sentiment-analysis-in-twitter</b:Tag>
    <b:SourceType>Report</b:SourceType>
    <b:Title>SemEval-2016 Task 4: Sentiment Analysis in Twitter</b:Title>
    <b:Author>
      <b:Author>
        <b:NameList>
          <b:Person>
            <b:First>Preslav</b:First>
            <b:Last>Nakov</b:Last>
          </b:Person>
          <b:Person>
            <b:First>Alan</b:First>
            <b:Last>Ritter</b:Last>
          </b:Person>
          <b:Person>
            <b:First>Sara</b:First>
            <b:Last>Rosenthal</b:Last>
          </b:Person>
          <b:Person>
            <b:First>Fabrizio</b:First>
            <b:Last>Sebastiani</b:Last>
          </b:Person>
          <b:Person>
            <b:First>Veselin</b:First>
            <b:Last>Stoyanov</b:Last>
          </b:Person>
        </b:NameList>
      </b:Author>
    </b:Author>
    <b:Pages>1-18</b:Pages>
    <b:RefOrder>31</b:RefOrder>
  </b:Source>
  <b:Source>
    <b:Tag>pedersen-baxter-2014-openair@rgu-the-open-access-institutional-repository-at-robert-gordon-university-citation-details-citation-for-the-version-of-the-work-held-in-'openair@rgu'</b:Tag>
    <b:SourceType>Report</b:SourceType>
    <b:Title>OpenAIR@RGU The Open Access Institutional Repository at Robert Gordon University Citation Details Citation for the version of the work held in 'OpenAIR@RGU'</b:Title>
    <b:Year>2014</b:Year>
    <b:Author>
      <b:Author>
        <b:NameList>
          <b:Person>
            <b:First>S</b:First>
            <b:Last>Pedersen</b:Last>
          </b:Person>
          <b:Person>
            <b:First>G</b:First>
            <b:Last>Baxter</b:Last>
          </b:Person>
          <b:Person>
            <b:First>S</b:First>
            <b:Last>Burnett</b:Last>
          </b:Person>
          <b:Person>
            <b:First>A</b:First>
            <b:Last>Goker</b:Last>
          </b:Person>
          <b:Person>
            <b:Last>Martin</b:Last>
          </b:Person>
        </b:NameList>
      </b:Author>
    </b:Author>
    <b:RefOrder>32</b:RefOrder>
  </b:Source>
  <b:Source>
    <b:Tag>rauch-2016-are-there-still-alternatives?-relationships-between-alternative-media-and-mainstream-media-in-a-converged-environment</b:Tag>
    <b:SourceType>JournalArticle</b:SourceType>
    <b:Title>Are There Still Alternatives? Relationships Between Alternative Media and Mainstream Media in a Converged Environment</b:Title>
    <b:Year>2016</b:Year>
    <b:Author>
      <b:Author>
        <b:NameList>
          <b:Person>
            <b:First>Jennifer</b:First>
            <b:Last>Rauch</b:Last>
          </b:Person>
        </b:NameList>
      </b:Author>
    </b:Author>
    <b:JournalName>Sociology Compass</b:JournalName>
    <b:StandardNumber>10.1111/soc4.12403</b:StandardNumber>
    <b:RefOrder>33</b:RefOrder>
  </b:Source>
  <b:Source>
    <b:Tag>tang-wei-learning-sentiment-specific-word-embedding-for-twitter-sentiment-classification-*</b:Tag>
    <b:SourceType>Report</b:SourceType>
    <b:Title>Learning Sentiment-Specific Word Embedding for Twitter Sentiment Classification *</b:Title>
    <b:Author>
      <b:Author>
        <b:NameList>
          <b:Person>
            <b:First>Duyu</b:First>
            <b:Last>Tang</b:Last>
          </b:Person>
          <b:Person>
            <b:First>Furu</b:First>
            <b:Last>Wei</b:Last>
          </b:Person>
          <b:Person>
            <b:First>Nan</b:First>
            <b:Last>Yang</b:Last>
          </b:Person>
          <b:Person>
            <b:First>Ming</b:First>
            <b:Last>Zhou</b:Last>
          </b:Person>
          <b:Person>
            <b:First>Ting</b:First>
            <b:Last>Liu</b:Last>
          </b:Person>
          <b:Person>
            <b:First>Bing</b:First>
            <b:Last>Qin</b:Last>
          </b:Person>
        </b:NameList>
      </b:Author>
    </b:Author>
    <b:Pages>1555-1565</b:Pages>
    <b:Publisher>Association for Computational Linguistics</b:Publisher>
    <b:RefOrder>34</b:RefOrder>
  </b:Source>
  <b:Source>
    <b:Tag>wagh-shinde-a-twitter-sentiment-analysis-using-nltk-and-machine-learning-techniques</b:Tag>
    <b:SourceType>Report</b:SourceType>
    <b:Title>A Twitter Sentiment Analysis Using NLTK and Machine Learning Techniques</b:Title>
    <b:Author>
      <b:Author>
        <b:NameList>
          <b:Person>
            <b:First>Bhagyashri</b:First>
            <b:Last>Wagh</b:Last>
          </b:Person>
          <b:Person>
            <b:First>Prof J V</b:First>
            <b:Last>Shinde</b:Last>
          </b:Person>
          <b:Person>
            <b:First>Prof P A</b:First>
            <b:Last>Kale</b:Last>
          </b:Person>
          <b:Person>
            <b:First>M E</b:First>
            <b:Last>Student</b:Last>
          </b:Person>
        </b:NameList>
      </b:Author>
    </b:Author>
    <b:Pages>2278-9359</b:Pages>
    <b:RefOrder>35</b:RefOrder>
  </b:Source>
</b:Sources>
</file>

<file path=customXml/itemProps1.xml><?xml version="1.0" encoding="utf-8"?>
<ds:datastoreItem xmlns:ds="http://schemas.openxmlformats.org/officeDocument/2006/customXml" ds:itemID="{95DFE3A0-90C9-4A6D-83FD-52FB727624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4</Pages>
  <Words>1586</Words>
  <Characters>904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Robert Gordon University</Company>
  <LinksUpToDate>false</LinksUpToDate>
  <CharactersWithSpaces>1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 MCGOWAN (1703725)</dc:creator>
  <cp:keywords/>
  <dc:description/>
  <cp:lastModifiedBy>JESS MCGOWAN (1703725)</cp:lastModifiedBy>
  <cp:revision>4</cp:revision>
  <dcterms:created xsi:type="dcterms:W3CDTF">2018-10-18T08:04:00Z</dcterms:created>
  <dcterms:modified xsi:type="dcterms:W3CDTF">2018-10-18T10:51:00Z</dcterms:modified>
</cp:coreProperties>
</file>